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3A7755A0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</w:p>
    <w:p w14:paraId="538659D3" w14:textId="074FA9AE" w:rsidR="00B4015F" w:rsidRPr="005B7224" w:rsidRDefault="001A4DCE" w:rsidP="00450DB9">
      <w:pPr>
        <w:pStyle w:val="Authors"/>
        <w:rPr>
          <w:lang w:val="de-DE"/>
        </w:rPr>
      </w:pPr>
      <w:r w:rsidRPr="005B7224">
        <w:rPr>
          <w:lang w:val="de-DE"/>
        </w:rPr>
        <w:t>Robin Schwemmle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Dominic Demand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Markus Weiler</w:t>
      </w:r>
      <w:r w:rsidRPr="005B7224">
        <w:rPr>
          <w:vertAlign w:val="superscript"/>
          <w:lang w:val="de-DE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bookmarkStart w:id="0" w:name="_GoBack"/>
      <w:r w:rsidRPr="000A1B66">
        <w:rPr>
          <w:i/>
        </w:rPr>
        <w:t>Correspondence to</w:t>
      </w:r>
      <w:r>
        <w:t xml:space="preserve">: </w:t>
      </w:r>
      <w:r w:rsidR="001A4DCE">
        <w:t xml:space="preserve">Robin Schwemmle </w:t>
      </w:r>
      <w:r>
        <w:t>(</w:t>
      </w:r>
      <w:r w:rsidR="001A4DCE">
        <w:t>robin.schwemmle@hydrology.uni-freiburg.de</w:t>
      </w:r>
      <w:r>
        <w:t>)</w:t>
      </w:r>
    </w:p>
    <w:bookmarkEnd w:id="0"/>
    <w:p w14:paraId="6EAEC348" w14:textId="11B0B15A" w:rsidR="00C82F79" w:rsidRPr="007F5A23" w:rsidRDefault="000A1B66" w:rsidP="00B4015F">
      <w:pPr>
        <w:rPr>
          <w:sz w:val="20"/>
          <w:szCs w:val="20"/>
        </w:rPr>
      </w:pPr>
      <w:r w:rsidRPr="007F5A23">
        <w:rPr>
          <w:b/>
          <w:sz w:val="20"/>
          <w:szCs w:val="20"/>
        </w:rPr>
        <w:t>Abstract.</w:t>
      </w:r>
      <w:r w:rsidRPr="007F5A23">
        <w:rPr>
          <w:sz w:val="20"/>
          <w:szCs w:val="20"/>
        </w:rPr>
        <w:t xml:space="preserve"> </w:t>
      </w:r>
      <w:r w:rsidR="0070537F" w:rsidRPr="007F5A23">
        <w:rPr>
          <w:sz w:val="20"/>
          <w:szCs w:val="20"/>
        </w:rPr>
        <w:t xml:space="preserve">Please use only the styles of this template </w:t>
      </w:r>
      <w:r w:rsidR="00CC51D0" w:rsidRPr="007F5A23">
        <w:rPr>
          <w:sz w:val="20"/>
          <w:szCs w:val="20"/>
        </w:rPr>
        <w:t>(</w:t>
      </w:r>
      <w:r w:rsidR="0070537F" w:rsidRPr="007F5A23">
        <w:rPr>
          <w:sz w:val="20"/>
          <w:szCs w:val="20"/>
        </w:rPr>
        <w:t xml:space="preserve">MS title, </w:t>
      </w:r>
      <w:r w:rsidR="00CC51D0" w:rsidRPr="007F5A23">
        <w:rPr>
          <w:sz w:val="20"/>
          <w:szCs w:val="20"/>
        </w:rPr>
        <w:t xml:space="preserve">Authors, Affiliations, Correspondence, Normal for your text, and Headings 1–3). </w:t>
      </w:r>
      <w:r w:rsidR="003A4FB4" w:rsidRPr="007F5A23">
        <w:rPr>
          <w:sz w:val="20"/>
          <w:szCs w:val="20"/>
        </w:rPr>
        <w:t xml:space="preserve">Figure 1 uses the style Caption and Fig. 1 is placed </w:t>
      </w:r>
      <w:r w:rsidR="00E142A8" w:rsidRPr="007F5A23">
        <w:rPr>
          <w:sz w:val="20"/>
          <w:szCs w:val="20"/>
        </w:rPr>
        <w:t>at the end of the manuscript. The same is applied to tables</w:t>
      </w:r>
      <w:r w:rsidR="0055217B" w:rsidRPr="007F5A23">
        <w:rPr>
          <w:sz w:val="20"/>
          <w:szCs w:val="20"/>
        </w:rPr>
        <w:t xml:space="preserve"> (Aman et </w:t>
      </w:r>
      <w:r w:rsidR="00D94104" w:rsidRPr="007F5A23">
        <w:rPr>
          <w:sz w:val="20"/>
          <w:szCs w:val="20"/>
        </w:rPr>
        <w:t>al., 2014; Aman and Bman, 2015)</w:t>
      </w:r>
    </w:p>
    <w:p w14:paraId="41868303" w14:textId="3DFBE5F7" w:rsidR="00C82F79" w:rsidRPr="007F5A23" w:rsidRDefault="00C82F79" w:rsidP="00C82F79">
      <w:pPr>
        <w:pStyle w:val="Heading1"/>
        <w:rPr>
          <w:szCs w:val="20"/>
        </w:rPr>
      </w:pPr>
      <w:r w:rsidRPr="007F5A23">
        <w:rPr>
          <w:szCs w:val="20"/>
        </w:rPr>
        <w:t xml:space="preserve">1 </w:t>
      </w:r>
      <w:r w:rsidR="001A4DCE" w:rsidRPr="007F5A23">
        <w:rPr>
          <w:szCs w:val="20"/>
        </w:rPr>
        <w:t>Introduction</w:t>
      </w:r>
    </w:p>
    <w:p w14:paraId="56D2CB67" w14:textId="58E07B00" w:rsidR="00635E89" w:rsidRPr="007F5A23" w:rsidRDefault="00635E89" w:rsidP="00635E89">
      <w:pPr>
        <w:rPr>
          <w:sz w:val="20"/>
          <w:szCs w:val="20"/>
        </w:rPr>
      </w:pPr>
      <w:r w:rsidRPr="007F5A23">
        <w:rPr>
          <w:sz w:val="20"/>
          <w:szCs w:val="20"/>
        </w:rPr>
        <w:t>Why do we need efficiency measures?</w:t>
      </w:r>
    </w:p>
    <w:p w14:paraId="7DD5591D" w14:textId="309F8217" w:rsidR="000B679B" w:rsidRPr="007F5A23" w:rsidRDefault="000B679B" w:rsidP="000B679B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Evaluation of model performance to quantify the prediction skill</w:t>
      </w:r>
    </w:p>
    <w:p w14:paraId="6D996408" w14:textId="6FB97ACB" w:rsidR="000B679B" w:rsidRPr="007F5A23" w:rsidRDefault="000B679B" w:rsidP="000B679B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calibration</w:t>
      </w:r>
    </w:p>
    <w:p w14:paraId="217A6676" w14:textId="77777777" w:rsidR="000B679B" w:rsidRPr="007F5A23" w:rsidRDefault="000B679B" w:rsidP="000B679B">
      <w:pPr>
        <w:rPr>
          <w:sz w:val="20"/>
          <w:szCs w:val="20"/>
        </w:rPr>
      </w:pPr>
    </w:p>
    <w:p w14:paraId="5DCE9EC1" w14:textId="7646BC57" w:rsidR="000B679B" w:rsidRPr="007F5A23" w:rsidRDefault="000B679B" w:rsidP="000B679B">
      <w:pPr>
        <w:rPr>
          <w:sz w:val="20"/>
          <w:szCs w:val="20"/>
        </w:rPr>
      </w:pPr>
      <w:r w:rsidRPr="007F5A23">
        <w:rPr>
          <w:sz w:val="20"/>
          <w:szCs w:val="20"/>
        </w:rPr>
        <w:t>Elaborate on well-established efficiency measures (</w:t>
      </w:r>
      <w:r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Schaefli&lt;/Author&gt;&lt;Year&gt;2007&lt;/Year&gt;&lt;RecNum&gt;5243&lt;/RecNum&gt;&lt;DisplayText&gt;Schaefli and Gupta, 2007;Knoben et al., 2019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Cite&gt;&lt;Author&gt;Knoben&lt;/Author&gt;&lt;Year&gt;2019&lt;/Year&gt;&lt;RecNum&gt;5238&lt;/RecNum&gt;&lt;record&gt;&lt;rec-number&gt;5238&lt;/rec-number&gt;&lt;foreign-keys&gt;&lt;key app="EN" db-id="as2xxwpxqarpfueswzaptteowpv9fxxss5pa" timestamp="1569925897"&gt;5238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 w:rsidRPr="007F5A23">
        <w:rPr>
          <w:sz w:val="20"/>
          <w:szCs w:val="20"/>
        </w:rPr>
        <w:fldChar w:fldCharType="separate"/>
      </w:r>
      <w:r w:rsidRPr="007F5A23">
        <w:rPr>
          <w:noProof/>
          <w:sz w:val="20"/>
          <w:szCs w:val="20"/>
        </w:rPr>
        <w:t>Schaefli and Gupta, 2007;Knoben et al., 2019</w:t>
      </w:r>
      <w:r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>)</w:t>
      </w:r>
    </w:p>
    <w:p w14:paraId="3FB30F60" w14:textId="77777777" w:rsidR="00B75284" w:rsidRPr="007F5A23" w:rsidRDefault="00B75284" w:rsidP="000B679B">
      <w:pPr>
        <w:rPr>
          <w:sz w:val="20"/>
          <w:szCs w:val="20"/>
        </w:rPr>
      </w:pPr>
    </w:p>
    <w:p w14:paraId="61515AEF" w14:textId="7E87AEB9" w:rsidR="00B75284" w:rsidRPr="007F5A23" w:rsidRDefault="00B75284" w:rsidP="00B75284">
      <w:pPr>
        <w:rPr>
          <w:sz w:val="20"/>
          <w:szCs w:val="20"/>
        </w:rPr>
      </w:pPr>
      <w:r w:rsidRPr="007F5A23">
        <w:rPr>
          <w:sz w:val="20"/>
          <w:szCs w:val="20"/>
        </w:rPr>
        <w:t>KGE (</w:t>
      </w:r>
      <w:r w:rsidR="00B303DE" w:rsidRPr="007F5A23">
        <w:rPr>
          <w:sz w:val="20"/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 w:rsidRPr="007F5A23">
        <w:rPr>
          <w:sz w:val="20"/>
          <w:szCs w:val="20"/>
        </w:rPr>
        <w:instrText xml:space="preserve"> ADDIN EN.CITE </w:instrText>
      </w:r>
      <w:r w:rsidR="0066662F" w:rsidRPr="007F5A23">
        <w:rPr>
          <w:sz w:val="20"/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 w:rsidRPr="007F5A23">
        <w:rPr>
          <w:sz w:val="20"/>
          <w:szCs w:val="20"/>
        </w:rPr>
        <w:instrText xml:space="preserve"> ADDIN EN.CITE.DATA </w:instrText>
      </w:r>
      <w:r w:rsidR="0066662F" w:rsidRPr="007F5A23">
        <w:rPr>
          <w:sz w:val="20"/>
          <w:szCs w:val="20"/>
        </w:rPr>
      </w:r>
      <w:r w:rsidR="0066662F" w:rsidRPr="007F5A23">
        <w:rPr>
          <w:sz w:val="20"/>
          <w:szCs w:val="20"/>
        </w:rPr>
        <w:fldChar w:fldCharType="end"/>
      </w:r>
      <w:r w:rsidR="00B303DE" w:rsidRPr="007F5A23">
        <w:rPr>
          <w:sz w:val="20"/>
          <w:szCs w:val="20"/>
        </w:rPr>
      </w:r>
      <w:r w:rsidR="00B303DE" w:rsidRPr="007F5A23">
        <w:rPr>
          <w:sz w:val="20"/>
          <w:szCs w:val="20"/>
        </w:rPr>
        <w:fldChar w:fldCharType="separate"/>
      </w:r>
      <w:r w:rsidR="00B303DE" w:rsidRPr="007F5A23">
        <w:rPr>
          <w:noProof/>
          <w:sz w:val="20"/>
          <w:szCs w:val="20"/>
        </w:rPr>
        <w:t>Gupta et al., 2009;Kling et al., 2012;Pool et al., 2018</w:t>
      </w:r>
      <w:r w:rsidR="00B303DE"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>) and NSE (</w:t>
      </w:r>
      <w:r w:rsidR="00B303DE"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 w:rsidRPr="007F5A23">
        <w:rPr>
          <w:sz w:val="20"/>
          <w:szCs w:val="20"/>
        </w:rPr>
        <w:fldChar w:fldCharType="separate"/>
      </w:r>
      <w:r w:rsidR="00B303DE" w:rsidRPr="007F5A23">
        <w:rPr>
          <w:noProof/>
          <w:sz w:val="20"/>
          <w:szCs w:val="20"/>
        </w:rPr>
        <w:t>Nash and Sutcliffe, 1970</w:t>
      </w:r>
      <w:r w:rsidR="00B303DE"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 xml:space="preserve">) return numbers between −∞ and 1, but these numbers only provide limited insights into model </w:t>
      </w:r>
      <w:r w:rsidR="00B303DE" w:rsidRPr="007F5A23">
        <w:rPr>
          <w:sz w:val="20"/>
          <w:szCs w:val="20"/>
        </w:rPr>
        <w:t>performance</w:t>
      </w:r>
    </w:p>
    <w:p w14:paraId="122B2AC0" w14:textId="77777777" w:rsidR="004E3BE1" w:rsidRPr="007F5A23" w:rsidRDefault="004E3BE1" w:rsidP="00B75284">
      <w:pPr>
        <w:rPr>
          <w:sz w:val="20"/>
          <w:szCs w:val="20"/>
        </w:rPr>
      </w:pPr>
    </w:p>
    <w:p w14:paraId="3F82E36B" w14:textId="2B6EB12E" w:rsidR="004E3BE1" w:rsidRPr="007F5A23" w:rsidRDefault="00947618" w:rsidP="00B75284">
      <w:pPr>
        <w:rPr>
          <w:sz w:val="20"/>
          <w:szCs w:val="20"/>
        </w:rPr>
      </w:pPr>
      <w:r w:rsidRPr="007F5A23">
        <w:rPr>
          <w:sz w:val="20"/>
          <w:szCs w:val="20"/>
        </w:rPr>
        <w:t>Which studies already looked at d</w:t>
      </w:r>
      <w:r w:rsidR="00F647BC" w:rsidRPr="007F5A23">
        <w:rPr>
          <w:sz w:val="20"/>
          <w:szCs w:val="20"/>
        </w:rPr>
        <w:t xml:space="preserve">iagnostic </w:t>
      </w:r>
      <w:r w:rsidRPr="007F5A23">
        <w:rPr>
          <w:sz w:val="20"/>
          <w:szCs w:val="20"/>
        </w:rPr>
        <w:t>measures?</w:t>
      </w:r>
      <w:r w:rsidR="00F647BC" w:rsidRPr="007F5A23">
        <w:rPr>
          <w:sz w:val="20"/>
          <w:szCs w:val="20"/>
        </w:rPr>
        <w:t xml:space="preserve"> (</w:t>
      </w:r>
      <w:r w:rsidR="00471D71" w:rsidRPr="007F5A23">
        <w:rPr>
          <w:sz w:val="20"/>
          <w:szCs w:val="20"/>
        </w:rPr>
        <w:fldChar w:fldCharType="begin"/>
      </w:r>
      <w:r w:rsidR="00471D71" w:rsidRPr="007F5A23">
        <w:rPr>
          <w:sz w:val="20"/>
          <w:szCs w:val="20"/>
        </w:rPr>
        <w:instrText xml:space="preserve"> ADDIN EN.CITE &lt;EndNote&gt;&lt;Cite&gt;&lt;Author&gt;Yilmaz&lt;/Author&gt;&lt;Year&gt;2008&lt;/Year&gt;&lt;RecNum&gt;5246&lt;/RecNum&gt;&lt;DisplayText&gt;Yilmaz et al., 2008&lt;/DisplayText&gt;&lt;record&gt;&lt;rec-number&gt;5246&lt;/rec-number&gt;&lt;foreign-keys&gt;&lt;key app="EN" db-id="as2xxwpxqarpfueswzaptteowpv9fxxss5pa" timestamp="1570371854"&gt;5246&lt;/key&gt;&lt;key app="ENWeb" db-id=""&gt;0&lt;/key&gt;&lt;/foreign-keys&gt;&lt;ref-type name="Journal Article"&gt;17&lt;/ref-type&gt;&lt;contributors&gt;&lt;authors&gt;&lt;author&gt;Yilmaz, Koray K.&lt;/author&gt;&lt;author&gt;Gupta, Hoshin V.&lt;/author&gt;&lt;author&gt;Wagener, Thorsten&lt;/author&gt;&lt;/authors&gt;&lt;/contributors&gt;&lt;titles&gt;&lt;title&gt;A process-based diagnostic approach to model evaluation: Application to the NWS distributed hydrologic model&lt;/title&gt;&lt;secondary-title&gt;Water Resources Research&lt;/secondary-title&gt;&lt;/titles&gt;&lt;periodical&gt;&lt;full-title&gt;Water Resources Research&lt;/full-title&gt;&lt;/periodical&gt;&lt;volume&gt;44&lt;/volume&gt;&lt;number&gt;9&lt;/number&gt;&lt;dates&gt;&lt;year&gt;2008&lt;/year&gt;&lt;/dates&gt;&lt;orig-pub&gt;Water Resources Research&lt;/orig-pub&gt;&lt;isbn&gt;0043-1397&lt;/isbn&gt;&lt;urls&gt;&lt;related-urls&gt;&lt;url&gt;https://agupubs.onlinelibrary.wiley.com/doi/abs/10.1029/2007WR006716 &lt;/url&gt;&lt;/related-urls&gt;&lt;/urls&gt;&lt;custom1&gt;Yilmaz2008&lt;/custom1&gt;&lt;electronic-resource-num&gt;10.1029/2007wr006716&lt;/electronic-resource-num&gt;&lt;/record&gt;&lt;/Cite&gt;&lt;/EndNote&gt;</w:instrText>
      </w:r>
      <w:r w:rsidR="00471D71" w:rsidRPr="007F5A23">
        <w:rPr>
          <w:sz w:val="20"/>
          <w:szCs w:val="20"/>
        </w:rPr>
        <w:fldChar w:fldCharType="separate"/>
      </w:r>
      <w:r w:rsidR="00471D71" w:rsidRPr="007F5A23">
        <w:rPr>
          <w:noProof/>
          <w:sz w:val="20"/>
          <w:szCs w:val="20"/>
        </w:rPr>
        <w:t>Yilmaz et al., 2008</w:t>
      </w:r>
      <w:r w:rsidR="00471D71" w:rsidRPr="007F5A23">
        <w:rPr>
          <w:sz w:val="20"/>
          <w:szCs w:val="20"/>
        </w:rPr>
        <w:fldChar w:fldCharType="end"/>
      </w:r>
      <w:r w:rsidR="00F647BC" w:rsidRPr="007F5A23">
        <w:rPr>
          <w:sz w:val="20"/>
          <w:szCs w:val="20"/>
        </w:rPr>
        <w:t>)</w:t>
      </w:r>
    </w:p>
    <w:p w14:paraId="0B650478" w14:textId="77777777" w:rsidR="00B303DE" w:rsidRPr="007F5A23" w:rsidRDefault="00B303DE" w:rsidP="00B75284">
      <w:pPr>
        <w:rPr>
          <w:sz w:val="20"/>
          <w:szCs w:val="20"/>
        </w:rPr>
      </w:pPr>
    </w:p>
    <w:p w14:paraId="64A6B63F" w14:textId="77777777" w:rsidR="00B303DE" w:rsidRPr="007F5A23" w:rsidRDefault="00B303DE" w:rsidP="00B303DE">
      <w:pPr>
        <w:rPr>
          <w:sz w:val="20"/>
          <w:szCs w:val="20"/>
        </w:rPr>
      </w:pPr>
      <w:r w:rsidRPr="007F5A23">
        <w:rPr>
          <w:sz w:val="20"/>
          <w:szCs w:val="20"/>
        </w:rPr>
        <w:t>if my model performance is bad: where do the errors come from? What processes might not be captured by the model?</w:t>
      </w:r>
    </w:p>
    <w:p w14:paraId="024CB5DC" w14:textId="77777777" w:rsidR="00B303DE" w:rsidRPr="007F5A23" w:rsidRDefault="00B303DE" w:rsidP="00B75284">
      <w:pPr>
        <w:rPr>
          <w:sz w:val="20"/>
          <w:szCs w:val="20"/>
        </w:rPr>
      </w:pPr>
    </w:p>
    <w:p w14:paraId="2F370DC3" w14:textId="77777777" w:rsidR="00B303DE" w:rsidRPr="007F5A23" w:rsidRDefault="00B303DE" w:rsidP="00B303DE">
      <w:pPr>
        <w:rPr>
          <w:sz w:val="20"/>
          <w:szCs w:val="20"/>
        </w:rPr>
      </w:pPr>
      <w:r w:rsidRPr="007F5A23">
        <w:rPr>
          <w:sz w:val="20"/>
          <w:szCs w:val="20"/>
        </w:rPr>
        <w:t>Diagnosing model performance by introducing a novel efficiency measure based on flow duration curve</w:t>
      </w:r>
    </w:p>
    <w:p w14:paraId="69868319" w14:textId="77777777" w:rsidR="00B303DE" w:rsidRPr="007F5A23" w:rsidRDefault="00B303DE" w:rsidP="00B75284">
      <w:pPr>
        <w:rPr>
          <w:sz w:val="20"/>
          <w:szCs w:val="20"/>
        </w:rPr>
      </w:pPr>
    </w:p>
    <w:p w14:paraId="173671AD" w14:textId="77777777" w:rsidR="00B303DE" w:rsidRPr="007F5A23" w:rsidRDefault="00B303DE" w:rsidP="00B303DE">
      <w:pPr>
        <w:rPr>
          <w:sz w:val="20"/>
          <w:szCs w:val="20"/>
        </w:rPr>
      </w:pPr>
      <w:r w:rsidRPr="007F5A23">
        <w:rPr>
          <w:sz w:val="20"/>
          <w:szCs w:val="20"/>
        </w:rPr>
        <w:t>Flow duration curve covers different processes (e.g. runoff generation, storage recession)</w:t>
      </w:r>
    </w:p>
    <w:p w14:paraId="54173F7A" w14:textId="77777777" w:rsidR="00B303DE" w:rsidRPr="007F5A23" w:rsidRDefault="00B303DE" w:rsidP="00B75284">
      <w:pPr>
        <w:rPr>
          <w:sz w:val="20"/>
          <w:szCs w:val="20"/>
        </w:rPr>
      </w:pPr>
    </w:p>
    <w:p w14:paraId="29BD0A3F" w14:textId="77777777" w:rsidR="00B75284" w:rsidRPr="007F5A23" w:rsidRDefault="00B75284" w:rsidP="000B679B">
      <w:pPr>
        <w:rPr>
          <w:sz w:val="20"/>
          <w:szCs w:val="20"/>
        </w:rPr>
      </w:pPr>
    </w:p>
    <w:p w14:paraId="5D22EFCC" w14:textId="75FAE15F" w:rsidR="001A4DCE" w:rsidRPr="007F5A23" w:rsidRDefault="001A4DCE" w:rsidP="001A4DCE">
      <w:pPr>
        <w:pStyle w:val="Heading1"/>
        <w:rPr>
          <w:szCs w:val="20"/>
        </w:rPr>
      </w:pPr>
      <w:r w:rsidRPr="007F5A23">
        <w:rPr>
          <w:szCs w:val="20"/>
        </w:rPr>
        <w:t>2 Methodology</w:t>
      </w:r>
    </w:p>
    <w:p w14:paraId="1373D387" w14:textId="58FAA536" w:rsidR="00194C19" w:rsidRPr="007F5A23" w:rsidRDefault="00FE0583" w:rsidP="00423DE5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Here we introduce the </w:t>
      </w:r>
      <w:r w:rsidR="00534DD5" w:rsidRPr="007F5A23">
        <w:rPr>
          <w:sz w:val="20"/>
          <w:szCs w:val="20"/>
        </w:rPr>
        <w:t>Diagnostic efficiency (DE</w:t>
      </w:r>
      <w:r w:rsidRPr="007F5A23">
        <w:rPr>
          <w:sz w:val="20"/>
          <w:szCs w:val="20"/>
        </w:rPr>
        <w:t>, Eq. (1)</w:t>
      </w:r>
      <w:r w:rsidR="00534DD5" w:rsidRPr="007F5A23">
        <w:rPr>
          <w:sz w:val="20"/>
          <w:szCs w:val="20"/>
        </w:rPr>
        <w:t>)</w:t>
      </w:r>
      <w:r w:rsidR="0084451C" w:rsidRPr="007F5A23">
        <w:rPr>
          <w:sz w:val="20"/>
          <w:szCs w:val="20"/>
        </w:rPr>
        <w:t xml:space="preserve">. First we introduce the three components which build up the efficiency measure. </w:t>
      </w:r>
      <w:r w:rsidR="009507DA" w:rsidRPr="007F5A23">
        <w:rPr>
          <w:sz w:val="20"/>
          <w:szCs w:val="20"/>
        </w:rPr>
        <w:t>The first two c</w:t>
      </w:r>
      <w:r w:rsidR="00C85E7F" w:rsidRPr="007F5A23">
        <w:rPr>
          <w:sz w:val="20"/>
          <w:szCs w:val="20"/>
        </w:rPr>
        <w:t>omponent</w:t>
      </w:r>
      <w:r w:rsidR="009507DA" w:rsidRPr="007F5A23">
        <w:rPr>
          <w:sz w:val="20"/>
          <w:szCs w:val="20"/>
        </w:rPr>
        <w:t>s</w:t>
      </w:r>
      <w:r w:rsidR="00C85E7F" w:rsidRPr="007F5A23">
        <w:rPr>
          <w:sz w:val="20"/>
          <w:szCs w:val="20"/>
        </w:rPr>
        <w:t xml:space="preserve"> are entirely based on the flow duration curve. To include the missing temporal dimension we added a third component.</w:t>
      </w:r>
    </w:p>
    <w:p w14:paraId="3065E4AE" w14:textId="23F4F510" w:rsidR="0084451C" w:rsidRPr="007F5A23" w:rsidRDefault="0084451C" w:rsidP="00423DE5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The first component reflects the </w:t>
      </w:r>
      <w:r w:rsidR="005209E9" w:rsidRPr="007F5A23">
        <w:rPr>
          <w:sz w:val="20"/>
          <w:szCs w:val="20"/>
        </w:rPr>
        <w:t>constant</w:t>
      </w:r>
      <w:r w:rsidRPr="007F5A23">
        <w:rPr>
          <w:sz w:val="20"/>
          <w:szCs w:val="20"/>
        </w:rPr>
        <w:t xml:space="preserve"> error and is represented by arithmetic mean of the relative bias (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Pr="007F5A23">
        <w:rPr>
          <w:sz w:val="20"/>
          <w:szCs w:val="20"/>
        </w:rPr>
        <w:t>, Eq. (1)):</w:t>
      </w:r>
    </w:p>
    <w:p w14:paraId="2FD31DAA" w14:textId="1C33088F" w:rsidR="0084451C" w:rsidRPr="007F5A23" w:rsidRDefault="002A7C1B" w:rsidP="0084451C">
      <w:pPr>
        <w:spacing w:before="120" w:after="120"/>
        <w:rPr>
          <w:sz w:val="20"/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 w:val="20"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r>
              <w:rPr>
                <w:rFonts w:ascii="Cambria Math" w:hAnsi="Cambria Math"/>
                <w:sz w:val="20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20"/>
                <w:szCs w:val="20"/>
              </w:rPr>
              <m:t>N</m:t>
            </m:r>
          </m:den>
        </m:f>
        <m:r>
          <w:rPr>
            <w:rFonts w:ascii="Cambria Math" w:hAnsi="Cambria Math"/>
            <w:sz w:val="20"/>
            <w:szCs w:val="20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Cambria Math"/>
                <w:sz w:val="20"/>
                <w:szCs w:val="20"/>
              </w:rPr>
              <m:t>i=0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(i)</m:t>
            </m:r>
          </m:e>
        </m:nary>
      </m:oMath>
      <w:r w:rsidR="0084451C" w:rsidRPr="007F5A23">
        <w:rPr>
          <w:sz w:val="20"/>
          <w:szCs w:val="20"/>
        </w:rPr>
        <w:t>,</w:t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  <w:t xml:space="preserve">  (1)</w:t>
      </w:r>
    </w:p>
    <w:p w14:paraId="5125D388" w14:textId="3AE0B95B" w:rsidR="0084451C" w:rsidRPr="007F5A23" w:rsidRDefault="00194C19" w:rsidP="0084451C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lastRenderedPageBreak/>
        <w:t>i</w:t>
      </w:r>
      <w:r w:rsidR="0084451C" w:rsidRPr="007F5A23">
        <w:rPr>
          <w:sz w:val="20"/>
          <w:szCs w:val="20"/>
        </w:rPr>
        <w:t xml:space="preserve"> represents the exceedance probability</w:t>
      </w:r>
      <w:r w:rsidRPr="007F5A23">
        <w:rPr>
          <w:sz w:val="20"/>
          <w:szCs w:val="20"/>
        </w:rPr>
        <w:t>, N the total number of data points</w:t>
      </w:r>
      <w:r w:rsidR="0084451C" w:rsidRPr="007F5A23">
        <w:rPr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l</m:t>
            </m:r>
          </m:sub>
        </m:sSub>
      </m:oMath>
      <w:r w:rsidR="0084451C" w:rsidRPr="007F5A23">
        <w:rPr>
          <w:sz w:val="20"/>
          <w:szCs w:val="20"/>
        </w:rPr>
        <w:t xml:space="preserve"> is the relative bias of the simulated and observed flow duration curve</w:t>
      </w:r>
      <w:r w:rsidR="00EF675F" w:rsidRPr="007F5A23">
        <w:rPr>
          <w:sz w:val="20"/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 w:val="20"/>
          <w:szCs w:val="20"/>
        </w:rPr>
        <w:t xml:space="preserve"> = 0 indicates perfect input data; 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 w:val="20"/>
          <w:szCs w:val="20"/>
        </w:rPr>
        <w:t xml:space="preserve"> &lt; 0 indicates </w:t>
      </w:r>
      <w:r w:rsidR="000C6E59" w:rsidRPr="007F5A23">
        <w:rPr>
          <w:sz w:val="20"/>
          <w:szCs w:val="20"/>
        </w:rPr>
        <w:t>under</w:t>
      </w:r>
      <w:r w:rsidR="00EF675F" w:rsidRPr="007F5A23">
        <w:rPr>
          <w:sz w:val="20"/>
          <w:szCs w:val="20"/>
        </w:rPr>
        <w:t xml:space="preserve">estimated input; 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 w:val="20"/>
          <w:szCs w:val="20"/>
        </w:rPr>
        <w:t xml:space="preserve"> &gt; 0 indicates overestimated input</w:t>
      </w:r>
      <w:r w:rsidR="000C6E59" w:rsidRPr="007F5A23">
        <w:rPr>
          <w:sz w:val="20"/>
          <w:szCs w:val="20"/>
        </w:rPr>
        <w:t>.</w:t>
      </w:r>
      <w:r w:rsidR="0084451C" w:rsidRPr="007F5A23">
        <w:rPr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l</m:t>
            </m:r>
          </m:sub>
        </m:sSub>
      </m:oMath>
      <w:r w:rsidR="00EF675F" w:rsidRPr="007F5A23">
        <w:rPr>
          <w:sz w:val="20"/>
          <w:szCs w:val="20"/>
        </w:rPr>
        <w:t xml:space="preserve"> calculates </w:t>
      </w:r>
      <w:r w:rsidR="0084451C" w:rsidRPr="007F5A23">
        <w:rPr>
          <w:sz w:val="20"/>
          <w:szCs w:val="20"/>
        </w:rPr>
        <w:t>(Eq. (2)):</w:t>
      </w:r>
    </w:p>
    <w:p w14:paraId="3330DAE7" w14:textId="18B63AD6" w:rsidR="0084451C" w:rsidRPr="007F5A23" w:rsidRDefault="002A7C1B" w:rsidP="0084451C">
      <w:pPr>
        <w:spacing w:before="120" w:after="120"/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>(i)=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i</m:t>
                </m:r>
              </m:e>
            </m:d>
            <m:r>
              <w:rPr>
                <w:rFonts w:ascii="Cambria Math" w:hAnsi="Cambria Math"/>
                <w:sz w:val="20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 w:val="20"/>
                <w:szCs w:val="20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 w:val="20"/>
                <w:szCs w:val="20"/>
              </w:rPr>
              <m:t>(i)</m:t>
            </m:r>
          </m:den>
        </m:f>
      </m:oMath>
      <w:r w:rsidR="0084451C" w:rsidRPr="007F5A23">
        <w:rPr>
          <w:sz w:val="20"/>
          <w:szCs w:val="20"/>
        </w:rPr>
        <w:t>,</w:t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</w:r>
      <w:r w:rsidR="0084451C" w:rsidRPr="007F5A23">
        <w:rPr>
          <w:sz w:val="20"/>
          <w:szCs w:val="20"/>
        </w:rPr>
        <w:tab/>
        <w:t xml:space="preserve">  (2)</w:t>
      </w:r>
    </w:p>
    <w:p w14:paraId="1E7FDA1E" w14:textId="254B68DC" w:rsidR="0084451C" w:rsidRPr="007F5A23" w:rsidRDefault="002A7C1B" w:rsidP="0084451C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im</m:t>
            </m:r>
          </m:sub>
        </m:sSub>
      </m:oMath>
      <w:r w:rsidR="00194C19" w:rsidRPr="007F5A23">
        <w:rPr>
          <w:sz w:val="20"/>
          <w:szCs w:val="20"/>
        </w:rPr>
        <w:t xml:space="preserve"> is the simulated streamflow at exceedance probability i</w:t>
      </w:r>
      <w:r w:rsidR="0084451C" w:rsidRPr="007F5A23">
        <w:rPr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obs</m:t>
            </m:r>
          </m:sub>
        </m:sSub>
      </m:oMath>
      <w:r w:rsidR="00194C19" w:rsidRPr="007F5A23">
        <w:rPr>
          <w:sz w:val="20"/>
          <w:szCs w:val="20"/>
        </w:rPr>
        <w:t xml:space="preserve"> the observed streamflow at exceedance probability i.</w:t>
      </w:r>
    </w:p>
    <w:p w14:paraId="6DF3F9E7" w14:textId="426BE315" w:rsidR="0084451C" w:rsidRPr="007F5A23" w:rsidRDefault="0084451C" w:rsidP="00423DE5">
      <w:pPr>
        <w:rPr>
          <w:sz w:val="20"/>
          <w:szCs w:val="20"/>
        </w:rPr>
      </w:pPr>
    </w:p>
    <w:p w14:paraId="313FF34E" w14:textId="5D5B7673" w:rsidR="00194C19" w:rsidRPr="007F5A23" w:rsidRDefault="00194C19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 xml:space="preserve">The second metric component </w:t>
      </w:r>
      <w:r w:rsidR="009507DA" w:rsidRPr="007F5A23">
        <w:rPr>
          <w:sz w:val="20"/>
          <w:szCs w:val="20"/>
        </w:rPr>
        <w:t>represents the</w:t>
      </w:r>
      <w:r w:rsidR="000159B4" w:rsidRPr="007F5A23">
        <w:rPr>
          <w:sz w:val="20"/>
          <w:szCs w:val="20"/>
        </w:rPr>
        <w:t xml:space="preserve"> dynamic error </w:t>
      </w:r>
      <w:r w:rsidRPr="007F5A23">
        <w:rPr>
          <w:sz w:val="20"/>
          <w:szCs w:val="20"/>
        </w:rPr>
        <w:t>which is the absolute area of the remaining bias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area</m:t>
                </m:r>
              </m:sub>
            </m:sSub>
          </m:e>
        </m:d>
      </m:oMath>
      <w:r w:rsidRPr="007F5A23">
        <w:rPr>
          <w:sz w:val="20"/>
          <w:szCs w:val="20"/>
        </w:rPr>
        <w:t>, Eq. (3)):</w:t>
      </w:r>
    </w:p>
    <w:p w14:paraId="4460101F" w14:textId="0C5932DB" w:rsidR="001A4DCE" w:rsidRPr="007F5A23" w:rsidRDefault="002A7C1B" w:rsidP="001A4DCE">
      <w:pPr>
        <w:rPr>
          <w:sz w:val="20"/>
          <w:szCs w:val="20"/>
        </w:rPr>
      </w:pP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Cambria Math"/>
                <w:sz w:val="20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(i)</m:t>
                </m:r>
              </m:e>
            </m:d>
          </m:e>
        </m:nary>
        <m:r>
          <w:rPr>
            <w:rFonts w:ascii="Cambria Math" w:hAnsi="Cambria Math"/>
            <w:sz w:val="20"/>
            <w:szCs w:val="20"/>
          </w:rPr>
          <m:t xml:space="preserve"> di</m:t>
        </m:r>
      </m:oMath>
      <w:r w:rsidR="00565A16" w:rsidRPr="007F5A23">
        <w:rPr>
          <w:sz w:val="20"/>
          <w:szCs w:val="20"/>
        </w:rPr>
        <w:t>,</w:t>
      </w:r>
      <w:r w:rsidR="00194C19" w:rsidRPr="007F5A23">
        <w:rPr>
          <w:sz w:val="20"/>
          <w:szCs w:val="20"/>
        </w:rPr>
        <w:t xml:space="preserve"> </w:t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  <w:t xml:space="preserve">  (3</w:t>
      </w:r>
      <w:r w:rsidR="00386D75" w:rsidRPr="007F5A23">
        <w:rPr>
          <w:sz w:val="20"/>
          <w:szCs w:val="20"/>
        </w:rPr>
        <w:t>)</w:t>
      </w:r>
    </w:p>
    <w:p w14:paraId="3826A6A1" w14:textId="1AB7CBD3" w:rsidR="00194C19" w:rsidRPr="007F5A23" w:rsidRDefault="000C6E59" w:rsidP="001A4DCE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where the remaining bias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st</m:t>
            </m:r>
          </m:sub>
        </m:sSub>
      </m:oMath>
      <w:r w:rsidRPr="007F5A23">
        <w:rPr>
          <w:sz w:val="20"/>
          <w:szCs w:val="20"/>
        </w:rPr>
        <w:t xml:space="preserve"> is integrated over the entire domain of the flow duration curve.</w:t>
      </w:r>
      <w:r w:rsidR="00194C19" w:rsidRPr="007F5A23">
        <w:rPr>
          <w:sz w:val="20"/>
          <w:szCs w:val="20"/>
        </w:rPr>
        <w:t xml:space="preserve"> Eq. (4) </w:t>
      </w:r>
      <w:r w:rsidRPr="007F5A23">
        <w:rPr>
          <w:sz w:val="20"/>
          <w:szCs w:val="20"/>
        </w:rPr>
        <w:t xml:space="preserve">is </w:t>
      </w:r>
      <w:r w:rsidR="00194C19" w:rsidRPr="007F5A23">
        <w:rPr>
          <w:sz w:val="20"/>
          <w:szCs w:val="20"/>
        </w:rPr>
        <w:t>in</w:t>
      </w:r>
      <w:r w:rsidRPr="007F5A23">
        <w:rPr>
          <w:sz w:val="20"/>
          <w:szCs w:val="20"/>
        </w:rPr>
        <w:t>serted</w:t>
      </w:r>
      <w:r w:rsidR="00194C19" w:rsidRPr="007F5A23">
        <w:rPr>
          <w:sz w:val="20"/>
          <w:szCs w:val="20"/>
        </w:rPr>
        <w:t xml:space="preserve"> in Eq. (3):</w:t>
      </w:r>
    </w:p>
    <w:p w14:paraId="54114171" w14:textId="77777777" w:rsidR="00194C19" w:rsidRPr="007F5A23" w:rsidRDefault="002A7C1B" w:rsidP="00194C19">
      <w:pPr>
        <w:spacing w:before="120" w:after="120"/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st</m:t>
            </m:r>
          </m:sub>
        </m:sSub>
        <m:d>
          <m:dPr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  <w:sz w:val="20"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acc>
      </m:oMath>
      <w:r w:rsidR="00194C19" w:rsidRPr="007F5A23">
        <w:rPr>
          <w:sz w:val="20"/>
          <w:szCs w:val="20"/>
        </w:rPr>
        <w:t>,</w:t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  <w:t xml:space="preserve">  </w:t>
      </w:r>
      <w:r w:rsidR="00194C19" w:rsidRPr="007F5A23">
        <w:rPr>
          <w:sz w:val="20"/>
          <w:szCs w:val="20"/>
        </w:rPr>
        <w:tab/>
        <w:t xml:space="preserve">  (4)</w:t>
      </w:r>
    </w:p>
    <w:p w14:paraId="401C1412" w14:textId="345A3221" w:rsidR="00194C19" w:rsidRPr="007F5A23" w:rsidRDefault="000C6E59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 xml:space="preserve">by </w:t>
      </w:r>
      <w:r w:rsidR="00194C19" w:rsidRPr="007F5A23">
        <w:rPr>
          <w:sz w:val="20"/>
          <w:szCs w:val="20"/>
        </w:rPr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="00194C19" w:rsidRPr="007F5A23">
        <w:rPr>
          <w:sz w:val="20"/>
          <w:szCs w:val="20"/>
        </w:rPr>
        <w:t xml:space="preserve"> we remove the </w:t>
      </w:r>
      <w:r w:rsidR="009507DA" w:rsidRPr="007F5A23">
        <w:rPr>
          <w:sz w:val="20"/>
          <w:szCs w:val="20"/>
        </w:rPr>
        <w:t>constant</w:t>
      </w:r>
      <w:r w:rsidR="00194C19" w:rsidRPr="007F5A23">
        <w:rPr>
          <w:sz w:val="20"/>
          <w:szCs w:val="20"/>
        </w:rPr>
        <w:t xml:space="preserve"> error and the </w:t>
      </w:r>
      <w:r w:rsidR="009507DA" w:rsidRPr="007F5A23">
        <w:rPr>
          <w:sz w:val="20"/>
          <w:szCs w:val="20"/>
        </w:rPr>
        <w:t xml:space="preserve">dynamic </w:t>
      </w:r>
      <w:r w:rsidR="00194C19" w:rsidRPr="007F5A23">
        <w:rPr>
          <w:sz w:val="20"/>
          <w:szCs w:val="20"/>
        </w:rPr>
        <w:t>error remains</w:t>
      </w:r>
      <w:r w:rsidR="00C85E7F" w:rsidRPr="007F5A23">
        <w:rPr>
          <w:sz w:val="20"/>
          <w:szCs w:val="20"/>
        </w:rPr>
        <w:t>.</w:t>
      </w:r>
    </w:p>
    <w:p w14:paraId="4F8FE8CF" w14:textId="5CEC6BA8" w:rsidR="00C85E7F" w:rsidRPr="007F5A23" w:rsidRDefault="00C85E7F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 xml:space="preserve">The third metric component </w:t>
      </w:r>
      <w:r w:rsidR="00EF675F" w:rsidRPr="007F5A23">
        <w:rPr>
          <w:sz w:val="20"/>
          <w:szCs w:val="20"/>
        </w:rPr>
        <w:t>is the P</w:t>
      </w:r>
      <w:r w:rsidRPr="007F5A23">
        <w:rPr>
          <w:sz w:val="20"/>
          <w:szCs w:val="20"/>
        </w:rPr>
        <w:t>e</w:t>
      </w:r>
      <w:r w:rsidR="00EF675F" w:rsidRPr="007F5A23">
        <w:rPr>
          <w:sz w:val="20"/>
          <w:szCs w:val="20"/>
        </w:rPr>
        <w:t>a</w:t>
      </w:r>
      <w:r w:rsidRPr="007F5A23">
        <w:rPr>
          <w:sz w:val="20"/>
          <w:szCs w:val="20"/>
        </w:rPr>
        <w:t xml:space="preserve">rson correlation r </w:t>
      </w:r>
      <w:r w:rsidR="00EF675F" w:rsidRPr="007F5A23">
        <w:rPr>
          <w:sz w:val="20"/>
          <w:szCs w:val="20"/>
        </w:rPr>
        <w:t>for</w:t>
      </w:r>
      <w:r w:rsidRPr="007F5A23">
        <w:rPr>
          <w:sz w:val="20"/>
          <w:szCs w:val="20"/>
        </w:rPr>
        <w:t xml:space="preserve"> the simulated and observed discharge time series</w:t>
      </w:r>
      <w:r w:rsidR="009507DA" w:rsidRPr="007F5A23">
        <w:rPr>
          <w:sz w:val="20"/>
          <w:szCs w:val="20"/>
        </w:rPr>
        <w:t xml:space="preserve"> and accounts for timing errors:</w:t>
      </w:r>
      <w:r w:rsidR="00EF675F" w:rsidRPr="007F5A23">
        <w:rPr>
          <w:sz w:val="20"/>
          <w:szCs w:val="20"/>
        </w:rPr>
        <w:t xml:space="preserve"> </w:t>
      </w:r>
    </w:p>
    <w:p w14:paraId="456BEFE9" w14:textId="2CAD5956" w:rsidR="009507DA" w:rsidRPr="007F5A23" w:rsidRDefault="00DE75B6" w:rsidP="00194C19">
      <w:pPr>
        <w:spacing w:before="120" w:after="120"/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 xml:space="preserve">r= </m:t>
        </m:r>
        <m:f>
          <m:fPr>
            <m:ctrlPr>
              <w:rPr>
                <w:rFonts w:ascii="Cambria Math" w:hAnsi="Cambria Math"/>
                <w:i/>
                <w:sz w:val="20"/>
                <w:szCs w:val="20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n</m:t>
                </m:r>
              </m:sup>
              <m:e>
                <m:r>
                  <w:rPr>
                    <w:rFonts w:ascii="Cambria Math" w:hAnsi="Cambria Math"/>
                    <w:sz w:val="20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radPr>
              <m:deg/>
              <m:e>
                <m:r>
                  <w:rPr>
                    <w:rFonts w:ascii="Cambria Math" w:hAnsi="Cambria Math"/>
                    <w:sz w:val="20"/>
                    <w:szCs w:val="20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</w:rPr>
                  <m:t>)</m:t>
                </m:r>
              </m:e>
            </m:rad>
          </m:den>
        </m:f>
      </m:oMath>
      <w:r w:rsidR="003403AE" w:rsidRPr="007F5A23">
        <w:rPr>
          <w:sz w:val="20"/>
          <w:szCs w:val="20"/>
        </w:rPr>
        <w:t xml:space="preserve">         </w:t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ab/>
        <w:t>(5)</w:t>
      </w:r>
    </w:p>
    <w:p w14:paraId="44A1BE4E" w14:textId="77777777" w:rsidR="00DE75B6" w:rsidRPr="007F5A23" w:rsidRDefault="00DE75B6" w:rsidP="00194C19">
      <w:pPr>
        <w:spacing w:before="120" w:after="120"/>
        <w:rPr>
          <w:sz w:val="20"/>
          <w:szCs w:val="20"/>
        </w:rPr>
      </w:pPr>
    </w:p>
    <w:p w14:paraId="048A3E8A" w14:textId="0AE7C0B7" w:rsidR="00194C19" w:rsidRPr="007F5A23" w:rsidRDefault="000C6E59" w:rsidP="00356AA9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Calculating the distance between </w:t>
      </w:r>
      <m:oMath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bar>
      </m:oMath>
      <w:r w:rsidRPr="007F5A23">
        <w:rPr>
          <w:sz w:val="20"/>
          <w:szCs w:val="20"/>
        </w:rP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area</m:t>
                </m:r>
              </m:sub>
            </m:sSub>
          </m:e>
        </m:d>
      </m:oMath>
      <w:r w:rsidRPr="007F5A23">
        <w:rPr>
          <w:sz w:val="20"/>
          <w:szCs w:val="20"/>
        </w:rPr>
        <w:t xml:space="preserve"> and r results </w:t>
      </w:r>
      <w:r w:rsidR="008205DF" w:rsidRPr="007F5A23">
        <w:rPr>
          <w:sz w:val="20"/>
          <w:szCs w:val="20"/>
        </w:rPr>
        <w:t>in the non-normalized Diagnostic efficiency (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nn</m:t>
            </m:r>
          </m:sub>
        </m:sSub>
      </m:oMath>
      <w:r w:rsidR="003403AE" w:rsidRPr="007F5A23">
        <w:rPr>
          <w:sz w:val="20"/>
          <w:szCs w:val="20"/>
        </w:rPr>
        <w:t>, Eq. (6</w:t>
      </w:r>
      <w:r w:rsidRPr="007F5A23">
        <w:rPr>
          <w:sz w:val="20"/>
          <w:szCs w:val="20"/>
        </w:rPr>
        <w:t>)):</w:t>
      </w:r>
    </w:p>
    <w:p w14:paraId="4DF76E34" w14:textId="789C00A3" w:rsidR="00194C19" w:rsidRPr="007F5A23" w:rsidRDefault="002A7C1B" w:rsidP="00194C19">
      <w:pPr>
        <w:spacing w:before="120" w:after="120"/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nn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 w:val="20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e>
        </m:rad>
      </m:oMath>
      <w:r w:rsidR="00194C19" w:rsidRPr="007F5A23">
        <w:rPr>
          <w:sz w:val="20"/>
          <w:szCs w:val="20"/>
        </w:rPr>
        <w:t>,</w:t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194C19" w:rsidRPr="007F5A23">
        <w:rPr>
          <w:sz w:val="20"/>
          <w:szCs w:val="20"/>
        </w:rPr>
        <w:tab/>
      </w:r>
      <w:r w:rsidR="003403AE" w:rsidRPr="007F5A23">
        <w:rPr>
          <w:sz w:val="20"/>
          <w:szCs w:val="20"/>
        </w:rPr>
        <w:t xml:space="preserve"> (6</w:t>
      </w:r>
      <w:r w:rsidR="00194C19" w:rsidRPr="007F5A23">
        <w:rPr>
          <w:sz w:val="20"/>
          <w:szCs w:val="20"/>
        </w:rPr>
        <w:t>)</w:t>
      </w:r>
    </w:p>
    <w:p w14:paraId="55F6AD9B" w14:textId="63A62667" w:rsidR="005665B5" w:rsidRPr="007F5A23" w:rsidRDefault="003D0F44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>Since the mean flow benchmark of DE (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fb</m:t>
            </m:r>
          </m:sub>
        </m:sSub>
      </m:oMath>
      <w:r w:rsidRPr="007F5A23">
        <w:rPr>
          <w:sz w:val="20"/>
          <w:szCs w:val="20"/>
        </w:rPr>
        <w:t xml:space="preserve">;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im</m:t>
            </m:r>
          </m:sub>
        </m:sSub>
        <m:d>
          <m:dPr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t</m:t>
            </m:r>
          </m:e>
        </m:d>
        <m:r>
          <w:rPr>
            <w:rFonts w:ascii="Cambria Math" w:hAnsi="Cambria Math"/>
            <w:sz w:val="20"/>
            <w:szCs w:val="20"/>
          </w:rPr>
          <m:t xml:space="preserve">= </m:t>
        </m:r>
        <m:bar>
          <m:barPr>
            <m:pos m:val="to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obs</m:t>
                </m:r>
              </m:sub>
            </m:sSub>
          </m:e>
        </m:bar>
      </m:oMath>
      <w:r w:rsidR="00D536CD" w:rsidRPr="007F5A23">
        <w:rPr>
          <w:sz w:val="20"/>
          <w:szCs w:val="20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im</m:t>
            </m:r>
          </m:sub>
        </m:sSub>
      </m:oMath>
      <w:r w:rsidR="00D536CD" w:rsidRPr="007F5A23">
        <w:rPr>
          <w:sz w:val="20"/>
          <w:szCs w:val="20"/>
        </w:rPr>
        <w:t xml:space="preserve"> is simulated discharge at time t</w:t>
      </w:r>
      <w:r w:rsidRPr="007F5A23">
        <w:rPr>
          <w:sz w:val="20"/>
          <w:szCs w:val="20"/>
        </w:rPr>
        <w:t>)</w:t>
      </w:r>
      <w:r w:rsidR="00D536CD" w:rsidRPr="007F5A23">
        <w:rPr>
          <w:sz w:val="20"/>
          <w:szCs w:val="20"/>
        </w:rPr>
        <w:t xml:space="preserve"> strongly depends on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obs</m:t>
            </m:r>
          </m:sub>
        </m:sSub>
        <m:d>
          <m:dPr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>t</m:t>
            </m:r>
          </m:e>
        </m:d>
      </m:oMath>
      <w:r w:rsidR="00D536CD" w:rsidRPr="007F5A23">
        <w:rPr>
          <w:sz w:val="20"/>
          <w:szCs w:val="20"/>
        </w:rPr>
        <w:t xml:space="preserve"> (i.e.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fb</m:t>
            </m:r>
          </m:sub>
        </m:sSub>
      </m:oMath>
      <w:r w:rsidR="00D536CD" w:rsidRPr="007F5A23">
        <w:rPr>
          <w:sz w:val="20"/>
          <w:szCs w:val="20"/>
        </w:rPr>
        <w:t xml:space="preserve"> is not constant across different time series; where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Q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obs</m:t>
            </m:r>
          </m:sub>
        </m:sSub>
      </m:oMath>
      <w:r w:rsidR="00D536CD" w:rsidRPr="007F5A23">
        <w:rPr>
          <w:sz w:val="20"/>
          <w:szCs w:val="20"/>
        </w:rPr>
        <w:t xml:space="preserve"> is observed discharge at time t), we normalize DE by its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fb</m:t>
            </m:r>
          </m:sub>
        </m:sSub>
      </m:oMath>
      <w:r w:rsidR="00D536CD" w:rsidRPr="007F5A23">
        <w:rPr>
          <w:sz w:val="20"/>
          <w:szCs w:val="20"/>
        </w:rPr>
        <w:t xml:space="preserve"> (</w:t>
      </w:r>
      <m:oMath>
        <m:r>
          <w:rPr>
            <w:rFonts w:ascii="Cambria Math" w:hAnsi="Cambria Math"/>
            <w:sz w:val="20"/>
            <w:szCs w:val="20"/>
          </w:rPr>
          <m:t>DE</m:t>
        </m:r>
      </m:oMath>
      <w:r w:rsidR="006D1079" w:rsidRPr="007F5A23">
        <w:rPr>
          <w:sz w:val="20"/>
          <w:szCs w:val="20"/>
        </w:rPr>
        <w:t>; Eq.(7</w:t>
      </w:r>
      <w:r w:rsidR="00D536CD" w:rsidRPr="007F5A23">
        <w:rPr>
          <w:sz w:val="20"/>
          <w:szCs w:val="20"/>
        </w:rPr>
        <w:t>)):</w:t>
      </w:r>
    </w:p>
    <w:p w14:paraId="5C8049F7" w14:textId="0A6FE32D" w:rsidR="00E32D22" w:rsidRPr="007F5A23" w:rsidRDefault="00193B05" w:rsidP="00194C19">
      <w:pPr>
        <w:spacing w:before="120" w:after="120"/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 xml:space="preserve">DE 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 w:val="20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den>
        </m:f>
      </m:oMath>
      <w:r w:rsidR="00E32D22" w:rsidRPr="007F5A23">
        <w:rPr>
          <w:sz w:val="20"/>
          <w:szCs w:val="20"/>
        </w:rPr>
        <w:t>,</w:t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ab/>
      </w:r>
      <w:r w:rsidR="00A42724" w:rsidRPr="007F5A23">
        <w:rPr>
          <w:sz w:val="20"/>
          <w:szCs w:val="20"/>
        </w:rPr>
        <w:tab/>
      </w:r>
      <w:r w:rsidR="00A42724" w:rsidRPr="007F5A23">
        <w:rPr>
          <w:sz w:val="20"/>
          <w:szCs w:val="20"/>
        </w:rPr>
        <w:tab/>
      </w:r>
      <w:r w:rsidR="00A42724" w:rsidRPr="007F5A23">
        <w:rPr>
          <w:sz w:val="20"/>
          <w:szCs w:val="20"/>
        </w:rPr>
        <w:tab/>
      </w:r>
      <w:r w:rsidR="00E32D22" w:rsidRPr="007F5A23">
        <w:rPr>
          <w:sz w:val="20"/>
          <w:szCs w:val="20"/>
        </w:rPr>
        <w:t xml:space="preserve"> </w:t>
      </w:r>
      <w:r w:rsidR="006D1079" w:rsidRPr="007F5A23">
        <w:rPr>
          <w:sz w:val="20"/>
          <w:szCs w:val="20"/>
        </w:rPr>
        <w:t>(7</w:t>
      </w:r>
      <w:r w:rsidR="00E32D22" w:rsidRPr="007F5A23">
        <w:rPr>
          <w:sz w:val="20"/>
          <w:szCs w:val="20"/>
        </w:rPr>
        <w:t>)</w:t>
      </w:r>
    </w:p>
    <w:p w14:paraId="46062D20" w14:textId="58CCD7A5" w:rsidR="005665B5" w:rsidRPr="007F5A23" w:rsidRDefault="00754789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>The normalization</w:t>
      </w:r>
      <w:r w:rsidR="005665B5" w:rsidRPr="007F5A23">
        <w:rPr>
          <w:sz w:val="20"/>
          <w:szCs w:val="20"/>
        </w:rPr>
        <w:t xml:space="preserve"> </w:t>
      </w:r>
      <w:r w:rsidRPr="007F5A23">
        <w:rPr>
          <w:sz w:val="20"/>
          <w:szCs w:val="20"/>
        </w:rPr>
        <w:t xml:space="preserve">is needed to enable an inter-comparison (e.g. </w:t>
      </w:r>
      <w:r w:rsidR="009507DA" w:rsidRPr="007F5A23">
        <w:rPr>
          <w:sz w:val="20"/>
          <w:szCs w:val="20"/>
        </w:rPr>
        <w:t xml:space="preserve">for </w:t>
      </w:r>
      <w:r w:rsidRPr="007F5A23">
        <w:rPr>
          <w:sz w:val="20"/>
          <w:szCs w:val="20"/>
        </w:rPr>
        <w:t>comparative hydrology)</w:t>
      </w:r>
      <w:r w:rsidR="0088661D" w:rsidRPr="007F5A23">
        <w:rPr>
          <w:sz w:val="20"/>
          <w:szCs w:val="20"/>
        </w:rPr>
        <w:t>.</w:t>
      </w:r>
    </w:p>
    <w:p w14:paraId="437F84F3" w14:textId="23D4AA6E" w:rsidR="000C6E59" w:rsidRPr="007F5A23" w:rsidRDefault="000C6E59" w:rsidP="00194C19">
      <w:pPr>
        <w:spacing w:before="120" w:after="120"/>
        <w:rPr>
          <w:sz w:val="20"/>
          <w:szCs w:val="20"/>
        </w:rPr>
      </w:pPr>
      <w:r w:rsidRPr="007F5A23">
        <w:rPr>
          <w:sz w:val="20"/>
          <w:szCs w:val="20"/>
        </w:rPr>
        <w:t>However, the calculation of DE does not allow a diagnosis. Thus, we project DE in the 2-D space</w:t>
      </w:r>
      <w:r w:rsidR="00C6244A" w:rsidRPr="007F5A23">
        <w:rPr>
          <w:sz w:val="20"/>
          <w:szCs w:val="20"/>
        </w:rPr>
        <w:t>.</w:t>
      </w:r>
      <w:r w:rsidR="006E48D7" w:rsidRPr="007F5A23">
        <w:rPr>
          <w:sz w:val="20"/>
          <w:szCs w:val="20"/>
        </w:rPr>
        <w:t xml:space="preserve"> First, we calculate the direction of the dynamic error</w:t>
      </w:r>
      <w:r w:rsidR="00D32B5E" w:rsidRPr="007F5A23">
        <w:rPr>
          <w:sz w:val="20"/>
          <w:szCs w:val="20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dir</m:t>
            </m:r>
          </m:sub>
        </m:sSub>
      </m:oMath>
      <w:r w:rsidR="00D32B5E" w:rsidRPr="007F5A23">
        <w:rPr>
          <w:sz w:val="20"/>
          <w:szCs w:val="20"/>
        </w:rPr>
        <w:t>; Eq.(8)):</w:t>
      </w:r>
    </w:p>
    <w:p w14:paraId="6098C1F9" w14:textId="1FAA58C0" w:rsidR="00194C19" w:rsidRPr="007F5A23" w:rsidRDefault="002A7C1B" w:rsidP="00194C19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 w:val="20"/>
                <w:szCs w:val="20"/>
              </w:rPr>
            </m:ctrlPr>
          </m:naryPr>
          <m:sub>
            <m:r>
              <w:rPr>
                <w:rFonts w:ascii="Cambria Math" w:hAnsi="Cambria Math"/>
                <w:sz w:val="20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st</m:t>
                </m:r>
              </m:sub>
            </m:sSub>
            <m:r>
              <w:rPr>
                <w:rFonts w:ascii="Cambria Math" w:hAnsi="Cambria Math"/>
                <w:sz w:val="20"/>
                <w:szCs w:val="20"/>
              </w:rPr>
              <m:t>(i)</m:t>
            </m:r>
          </m:e>
        </m:nary>
        <m:r>
          <w:rPr>
            <w:rFonts w:ascii="Cambria Math" w:hAnsi="Cambria Math"/>
            <w:sz w:val="20"/>
            <w:szCs w:val="20"/>
          </w:rPr>
          <m:t xml:space="preserve"> di</m:t>
        </m:r>
      </m:oMath>
      <w:r w:rsidR="006D1079" w:rsidRPr="007F5A23">
        <w:rPr>
          <w:sz w:val="20"/>
          <w:szCs w:val="20"/>
        </w:rPr>
        <w:t xml:space="preserve">,   </w:t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</w:r>
      <w:r w:rsidR="006D1079" w:rsidRPr="007F5A23">
        <w:rPr>
          <w:sz w:val="20"/>
          <w:szCs w:val="20"/>
        </w:rPr>
        <w:tab/>
        <w:t xml:space="preserve"> (8</w:t>
      </w:r>
      <w:r w:rsidR="00194C19" w:rsidRPr="007F5A23">
        <w:rPr>
          <w:sz w:val="20"/>
          <w:szCs w:val="20"/>
        </w:rPr>
        <w:t>)</w:t>
      </w:r>
    </w:p>
    <w:p w14:paraId="45C84AE6" w14:textId="58806473" w:rsidR="00D32B5E" w:rsidRPr="007F5A23" w:rsidRDefault="00D32B5E" w:rsidP="00194C19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where the integral of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rest</m:t>
            </m:r>
          </m:sub>
        </m:sSub>
      </m:oMath>
      <w:r w:rsidRPr="007F5A23">
        <w:rPr>
          <w:sz w:val="20"/>
          <w:szCs w:val="20"/>
        </w:rPr>
        <w:t xml:space="preserve"> includes values from 0</w:t>
      </w:r>
      <w:r w:rsidRPr="007F5A23">
        <w:rPr>
          <w:sz w:val="20"/>
          <w:szCs w:val="20"/>
          <w:vertAlign w:val="superscript"/>
        </w:rPr>
        <w:t>th</w:t>
      </w:r>
      <w:r w:rsidRPr="007F5A23">
        <w:rPr>
          <w:sz w:val="20"/>
          <w:szCs w:val="20"/>
        </w:rPr>
        <w:t xml:space="preserve"> percentile to 50</w:t>
      </w:r>
      <w:r w:rsidRPr="007F5A23">
        <w:rPr>
          <w:sz w:val="20"/>
          <w:szCs w:val="20"/>
          <w:vertAlign w:val="superscript"/>
        </w:rPr>
        <w:t>th</w:t>
      </w:r>
      <w:r w:rsidRPr="007F5A23">
        <w:rPr>
          <w:sz w:val="20"/>
          <w:szCs w:val="20"/>
        </w:rPr>
        <w:t xml:space="preserve"> percentile.</w:t>
      </w:r>
    </w:p>
    <w:p w14:paraId="5F565B4D" w14:textId="1F01349B" w:rsidR="00194C19" w:rsidRPr="007F5A23" w:rsidRDefault="00956731" w:rsidP="00194C19">
      <w:pPr>
        <w:rPr>
          <w:sz w:val="20"/>
          <w:szCs w:val="20"/>
        </w:rPr>
      </w:pPr>
      <w:r w:rsidRPr="007F5A23">
        <w:rPr>
          <w:sz w:val="20"/>
          <w:szCs w:val="20"/>
        </w:rPr>
        <w:t>In orde</w:t>
      </w:r>
      <w:r w:rsidR="00750E1D" w:rsidRPr="007F5A23">
        <w:rPr>
          <w:sz w:val="20"/>
          <w:szCs w:val="20"/>
        </w:rPr>
        <w:t>r to differentiate the dynamic error type, the slope of the remaining bias (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lope</m:t>
            </m:r>
          </m:sub>
        </m:sSub>
      </m:oMath>
      <w:r w:rsidR="00750E1D" w:rsidRPr="007F5A23">
        <w:rPr>
          <w:sz w:val="20"/>
          <w:szCs w:val="20"/>
        </w:rPr>
        <w:t>; Eq.(9)) is computed:</w:t>
      </w:r>
    </w:p>
    <w:p w14:paraId="0EF97DC1" w14:textId="4E96DA1A" w:rsidR="00194C19" w:rsidRPr="007F5A23" w:rsidRDefault="002A7C1B" w:rsidP="00194C19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              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&lt;0</m:t>
                </m:r>
              </m:e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0                         ,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=0</m:t>
                </m:r>
              </m:e>
            </m:eqArr>
          </m:e>
        </m:d>
        <m:r>
          <w:rPr>
            <w:rFonts w:ascii="Cambria Math" w:hAnsi="Cambria Math"/>
            <w:sz w:val="20"/>
            <w:szCs w:val="20"/>
          </w:rPr>
          <m:t xml:space="preserve"> </m:t>
        </m:r>
      </m:oMath>
      <w:r w:rsidR="002553A1" w:rsidRPr="007F5A23">
        <w:rPr>
          <w:sz w:val="20"/>
          <w:szCs w:val="20"/>
        </w:rPr>
        <w:t xml:space="preserve">,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 xml:space="preserve"> </w:t>
      </w:r>
      <w:r w:rsidR="002553A1" w:rsidRPr="007F5A23">
        <w:rPr>
          <w:sz w:val="20"/>
          <w:szCs w:val="20"/>
        </w:rPr>
        <w:tab/>
        <w:t xml:space="preserve"> (9</w:t>
      </w:r>
      <w:r w:rsidR="00194C19" w:rsidRPr="007F5A23">
        <w:rPr>
          <w:sz w:val="20"/>
          <w:szCs w:val="20"/>
        </w:rPr>
        <w:t>)</w:t>
      </w:r>
    </w:p>
    <w:p w14:paraId="664C7238" w14:textId="5AA47AA5" w:rsidR="00356AA9" w:rsidRPr="007F5A23" w:rsidRDefault="00750E1D" w:rsidP="00356AA9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Negative values indicate that there is a tendency to overestimate high flows and underestimate low flows while positive values indicate the opposite </w:t>
      </w:r>
      <w:r w:rsidR="004A0175" w:rsidRPr="007F5A23">
        <w:rPr>
          <w:sz w:val="20"/>
          <w:szCs w:val="20"/>
        </w:rPr>
        <w:t>(</w:t>
      </w:r>
      <w:r w:rsidRPr="007F5A23">
        <w:rPr>
          <w:sz w:val="20"/>
          <w:szCs w:val="20"/>
        </w:rPr>
        <w:t xml:space="preserve">i.e. there is a tendency to underestimate high flows and </w:t>
      </w:r>
      <w:r w:rsidR="00BD2372" w:rsidRPr="007F5A23">
        <w:rPr>
          <w:sz w:val="20"/>
          <w:szCs w:val="20"/>
        </w:rPr>
        <w:t>ov</w:t>
      </w:r>
      <w:r w:rsidRPr="007F5A23">
        <w:rPr>
          <w:sz w:val="20"/>
          <w:szCs w:val="20"/>
        </w:rPr>
        <w:t>erestimate low flows</w:t>
      </w:r>
      <w:r w:rsidR="004A0175" w:rsidRPr="007F5A23">
        <w:rPr>
          <w:sz w:val="20"/>
          <w:szCs w:val="20"/>
        </w:rPr>
        <w:t>)</w:t>
      </w:r>
      <w:r w:rsidR="00BD2372" w:rsidRPr="007F5A23">
        <w:rPr>
          <w:sz w:val="20"/>
          <w:szCs w:val="20"/>
        </w:rPr>
        <w:t>.</w:t>
      </w:r>
    </w:p>
    <w:p w14:paraId="429EFE99" w14:textId="1DF2D082" w:rsidR="00BD2372" w:rsidRPr="007F5A23" w:rsidRDefault="00BD2372" w:rsidP="00356AA9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We used the inverse tangent to derive </w:t>
      </w:r>
      <w:r w:rsidR="00BE4EF9" w:rsidRPr="007F5A23">
        <w:rPr>
          <w:sz w:val="20"/>
          <w:szCs w:val="20"/>
        </w:rPr>
        <w:t xml:space="preserve">the ratio between </w:t>
      </w:r>
      <m:oMath>
        <m:acc>
          <m:accPr>
            <m:chr m:val="̅"/>
            <m:ctrlPr>
              <w:rPr>
                <w:rFonts w:ascii="Cambria Math" w:hAnsi="Cambria Math"/>
                <w:i/>
                <w:sz w:val="20"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acc>
      </m:oMath>
      <w:r w:rsidR="00BE4EF9" w:rsidRPr="007F5A23">
        <w:rPr>
          <w:sz w:val="20"/>
          <w:szCs w:val="20"/>
        </w:rPr>
        <w:t xml:space="preserve"> </w:t>
      </w:r>
      <w:r w:rsidR="00F843F2" w:rsidRPr="007F5A23">
        <w:rPr>
          <w:sz w:val="20"/>
          <w:szCs w:val="20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lope</m:t>
            </m:r>
          </m:sub>
        </m:sSub>
      </m:oMath>
      <w:r w:rsidRPr="007F5A23">
        <w:rPr>
          <w:sz w:val="20"/>
          <w:szCs w:val="20"/>
        </w:rPr>
        <w:t xml:space="preserve"> </w:t>
      </w:r>
      <w:r w:rsidR="00F843F2" w:rsidRPr="007F5A23">
        <w:rPr>
          <w:sz w:val="20"/>
          <w:szCs w:val="20"/>
        </w:rPr>
        <w:t>in radians (</w:t>
      </w:r>
      <m:oMath>
        <m:r>
          <w:rPr>
            <w:rFonts w:ascii="Cambria Math" w:hAnsi="Cambria Math"/>
            <w:sz w:val="20"/>
            <w:szCs w:val="20"/>
          </w:rPr>
          <m:t>φ;</m:t>
        </m:r>
      </m:oMath>
      <w:r w:rsidR="00F843F2" w:rsidRPr="007F5A23">
        <w:rPr>
          <w:sz w:val="20"/>
          <w:szCs w:val="20"/>
        </w:rPr>
        <w:t xml:space="preserve"> Eq.(10)):</w:t>
      </w:r>
    </w:p>
    <w:p w14:paraId="364E0377" w14:textId="736D5F0B" w:rsidR="00356AA9" w:rsidRPr="007F5A23" w:rsidRDefault="00356AA9" w:rsidP="00356AA9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φ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  <w:sz w:val="20"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rel</m:t>
                </m:r>
              </m:sub>
            </m:sSub>
          </m:e>
        </m:acc>
        <m:r>
          <w:rPr>
            <w:rFonts w:ascii="Cambria Math" w:hAnsi="Cambria Math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slope</m:t>
            </m:r>
          </m:sub>
        </m:sSub>
        <m:r>
          <w:rPr>
            <w:rFonts w:ascii="Cambria Math" w:hAnsi="Cambria Math"/>
            <w:sz w:val="20"/>
            <w:szCs w:val="20"/>
          </w:rPr>
          <m:t>)</m:t>
        </m:r>
      </m:oMath>
      <w:r w:rsidRPr="007F5A23">
        <w:rPr>
          <w:sz w:val="20"/>
          <w:szCs w:val="20"/>
        </w:rPr>
        <w:t>,</w:t>
      </w:r>
      <w:r w:rsidR="002553A1" w:rsidRPr="007F5A23">
        <w:rPr>
          <w:sz w:val="20"/>
          <w:szCs w:val="20"/>
        </w:rPr>
        <w:t xml:space="preserve"> 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 xml:space="preserve">  (10</w:t>
      </w:r>
      <w:r w:rsidR="00386D75" w:rsidRPr="007F5A23">
        <w:rPr>
          <w:sz w:val="20"/>
          <w:szCs w:val="20"/>
        </w:rPr>
        <w:t>)</w:t>
      </w:r>
    </w:p>
    <w:p w14:paraId="6D33760C" w14:textId="77777777" w:rsidR="00386D75" w:rsidRPr="007F5A23" w:rsidRDefault="00386D75" w:rsidP="00356AA9">
      <w:pPr>
        <w:rPr>
          <w:sz w:val="20"/>
          <w:szCs w:val="20"/>
        </w:rPr>
      </w:pPr>
    </w:p>
    <w:p w14:paraId="5B4A5CEA" w14:textId="2ABE62C7" w:rsidR="00356AA9" w:rsidRPr="007F5A23" w:rsidRDefault="00F843F2" w:rsidP="00356AA9">
      <w:pPr>
        <w:rPr>
          <w:sz w:val="20"/>
          <w:szCs w:val="20"/>
        </w:rPr>
      </w:pPr>
      <w:r w:rsidRPr="007F5A23">
        <w:rPr>
          <w:sz w:val="20"/>
          <w:szCs w:val="20"/>
        </w:rPr>
        <w:t>Conditions for which diagnosis is possible</w:t>
      </w:r>
      <w:r w:rsidR="00D86AF5" w:rsidRPr="007F5A23">
        <w:rPr>
          <w:sz w:val="20"/>
          <w:szCs w:val="20"/>
        </w:rPr>
        <w:t>:</w:t>
      </w:r>
    </w:p>
    <w:p w14:paraId="2BC160F8" w14:textId="746B30D9" w:rsidR="00AA41F6" w:rsidRPr="007F5A23" w:rsidRDefault="002A7C1B" w:rsidP="00356AA9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lim-nn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 w:val="20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lim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e>
        </m:rad>
      </m:oMath>
      <w:r w:rsidR="00430255" w:rsidRPr="007F5A23">
        <w:rPr>
          <w:sz w:val="20"/>
          <w:szCs w:val="20"/>
        </w:rPr>
        <w:t>,</w:t>
      </w:r>
      <w:r w:rsidR="00F843F2" w:rsidRPr="007F5A23">
        <w:rPr>
          <w:sz w:val="20"/>
          <w:szCs w:val="20"/>
        </w:rPr>
        <w:t xml:space="preserve">  </w:t>
      </w:r>
      <m:oMath>
        <m:r>
          <w:rPr>
            <w:rFonts w:ascii="Cambria Math" w:hAnsi="Cambria Math"/>
            <w:sz w:val="20"/>
            <w:szCs w:val="20"/>
          </w:rPr>
          <m:t>lim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 xml:space="preserve"> 0.05</m:t>
        </m:r>
      </m:oMath>
    </w:p>
    <w:p w14:paraId="5AA2F9D4" w14:textId="77777777" w:rsidR="00AA41F6" w:rsidRPr="007F5A23" w:rsidRDefault="00AA41F6" w:rsidP="00356AA9">
      <w:pPr>
        <w:rPr>
          <w:sz w:val="20"/>
          <w:szCs w:val="20"/>
        </w:rPr>
      </w:pPr>
    </w:p>
    <w:p w14:paraId="74F0906D" w14:textId="7F440D3E" w:rsidR="00430255" w:rsidRPr="007F5A23" w:rsidRDefault="002A7C1B" w:rsidP="00356AA9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lim</m:t>
            </m:r>
          </m:sub>
        </m:sSub>
        <m:r>
          <w:rPr>
            <w:rFonts w:ascii="Cambria Math" w:hAnsi="Cambria Math"/>
            <w:sz w:val="20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lim-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 w:val="20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 w:val="20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D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den>
        </m:f>
      </m:oMath>
      <w:r w:rsidR="00AA41F6" w:rsidRPr="007F5A23">
        <w:rPr>
          <w:sz w:val="20"/>
          <w:szCs w:val="20"/>
        </w:rPr>
        <w:t>,</w:t>
      </w:r>
      <w:r w:rsidR="00430255" w:rsidRPr="007F5A23">
        <w:rPr>
          <w:sz w:val="20"/>
          <w:szCs w:val="20"/>
        </w:rPr>
        <w:tab/>
      </w:r>
    </w:p>
    <w:p w14:paraId="706421C8" w14:textId="77777777" w:rsidR="00430255" w:rsidRPr="007F5A23" w:rsidRDefault="00430255" w:rsidP="00356AA9">
      <w:pPr>
        <w:rPr>
          <w:sz w:val="20"/>
          <w:szCs w:val="20"/>
        </w:rPr>
      </w:pPr>
    </w:p>
    <w:p w14:paraId="7C7F03FF" w14:textId="77777777" w:rsidR="00430255" w:rsidRPr="007F5A23" w:rsidRDefault="002A7C1B" w:rsidP="00430255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Slop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>=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  <w:sz w:val="20"/>
                <w:szCs w:val="20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area</m:t>
                    </m:r>
                  </m:sub>
                </m:sSub>
              </m:e>
            </m:d>
          </m:den>
        </m:f>
      </m:oMath>
      <w:r w:rsidR="00430255" w:rsidRPr="007F5A23">
        <w:rPr>
          <w:sz w:val="20"/>
          <w:szCs w:val="20"/>
        </w:rPr>
        <w:t>,</w:t>
      </w:r>
    </w:p>
    <w:p w14:paraId="2112B94E" w14:textId="77777777" w:rsidR="00430255" w:rsidRPr="007F5A23" w:rsidRDefault="00430255" w:rsidP="00430255">
      <w:pPr>
        <w:rPr>
          <w:sz w:val="20"/>
          <w:szCs w:val="20"/>
        </w:rPr>
      </w:pPr>
    </w:p>
    <w:p w14:paraId="36251CE4" w14:textId="088C1CD6" w:rsidR="00354D0F" w:rsidRPr="007F5A23" w:rsidRDefault="00430255" w:rsidP="00430255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  <w:sz w:val="20"/>
            <w:szCs w:val="20"/>
          </w:rPr>
          <m:t xml:space="preserve"> </m:t>
        </m:r>
      </m:oMath>
      <w:r w:rsidRPr="007F5A23">
        <w:rPr>
          <w:sz w:val="20"/>
          <w:szCs w:val="20"/>
        </w:rPr>
        <w:t xml:space="preserve">, </w:t>
      </w:r>
      <w:r w:rsidRPr="007F5A23">
        <w:rPr>
          <w:sz w:val="20"/>
          <w:szCs w:val="20"/>
        </w:rPr>
        <w:tab/>
      </w:r>
    </w:p>
    <w:p w14:paraId="2E6FDEE7" w14:textId="77777777" w:rsidR="00354D0F" w:rsidRPr="007F5A23" w:rsidRDefault="00354D0F" w:rsidP="00430255">
      <w:pPr>
        <w:rPr>
          <w:sz w:val="20"/>
          <w:szCs w:val="20"/>
        </w:rPr>
      </w:pPr>
    </w:p>
    <w:p w14:paraId="17BFF265" w14:textId="32BD5F3D" w:rsidR="00F843F2" w:rsidRPr="007F5A23" w:rsidRDefault="00F843F2" w:rsidP="00430255">
      <w:pPr>
        <w:rPr>
          <w:sz w:val="20"/>
          <w:szCs w:val="20"/>
        </w:rPr>
      </w:pPr>
      <w:r w:rsidRPr="007F5A23">
        <w:rPr>
          <w:sz w:val="20"/>
          <w:szCs w:val="20"/>
        </w:rPr>
        <w:t>Conditions to differentiate between</w:t>
      </w:r>
      <w:r w:rsidR="00D86AF5" w:rsidRPr="007F5A23">
        <w:rPr>
          <w:sz w:val="20"/>
          <w:szCs w:val="20"/>
        </w:rPr>
        <w:t xml:space="preserve"> a good model and a bad model</w:t>
      </w:r>
    </w:p>
    <w:p w14:paraId="301EDF51" w14:textId="2DE7D17D" w:rsidR="00430255" w:rsidRPr="007F5A23" w:rsidRDefault="00354D0F" w:rsidP="00430255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 w:val="20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0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no (FB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 w:val="20"/>
                    <w:szCs w:val="20"/>
                  </w:rPr>
                  <m:t xml:space="preserve">no (FG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0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430255" w:rsidRPr="007F5A23">
        <w:rPr>
          <w:sz w:val="20"/>
          <w:szCs w:val="20"/>
        </w:rPr>
        <w:tab/>
      </w:r>
    </w:p>
    <w:p w14:paraId="7D91E5D8" w14:textId="77777777" w:rsidR="00430255" w:rsidRPr="007F5A23" w:rsidRDefault="00430255" w:rsidP="00356AA9">
      <w:pPr>
        <w:rPr>
          <w:sz w:val="20"/>
          <w:szCs w:val="20"/>
        </w:rPr>
      </w:pPr>
    </w:p>
    <w:p w14:paraId="47AFC59C" w14:textId="676DD255" w:rsidR="00356AA9" w:rsidRPr="007F5A23" w:rsidRDefault="00534DD5" w:rsidP="00356AA9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Kling-Gupta Efficiency (KGE; </w:t>
      </w:r>
      <w:r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 w:rsidRPr="007F5A23">
        <w:rPr>
          <w:sz w:val="20"/>
          <w:szCs w:val="20"/>
        </w:rPr>
        <w:fldChar w:fldCharType="separate"/>
      </w:r>
      <w:r w:rsidRPr="007F5A23">
        <w:rPr>
          <w:noProof/>
          <w:sz w:val="20"/>
          <w:szCs w:val="20"/>
        </w:rPr>
        <w:t>Gupta et al., 2009</w:t>
      </w:r>
      <w:r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>)</w:t>
      </w:r>
    </w:p>
    <w:p w14:paraId="76ED4696" w14:textId="40C612FD" w:rsidR="00356AA9" w:rsidRPr="007F5A23" w:rsidRDefault="00F43485" w:rsidP="00073244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 w:val="20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 w:val="20"/>
          <w:szCs w:val="20"/>
        </w:rPr>
        <w:t>,</w:t>
      </w:r>
      <w:r w:rsidR="002553A1" w:rsidRPr="007F5A23">
        <w:rPr>
          <w:sz w:val="20"/>
          <w:szCs w:val="20"/>
        </w:rPr>
        <w:t xml:space="preserve"> 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 xml:space="preserve">  (11</w:t>
      </w:r>
      <w:r w:rsidR="00386D75" w:rsidRPr="007F5A23">
        <w:rPr>
          <w:sz w:val="20"/>
          <w:szCs w:val="20"/>
        </w:rPr>
        <w:t>)</w:t>
      </w:r>
    </w:p>
    <w:p w14:paraId="620FE7E4" w14:textId="3518EE1A" w:rsidR="00534DD5" w:rsidRPr="007F5A23" w:rsidRDefault="00534DD5" w:rsidP="00073244">
      <w:pPr>
        <w:rPr>
          <w:sz w:val="20"/>
          <w:szCs w:val="20"/>
        </w:rPr>
      </w:pPr>
      <w:r w:rsidRPr="007F5A23">
        <w:rPr>
          <w:sz w:val="20"/>
          <w:szCs w:val="20"/>
        </w:rPr>
        <w:t>where …</w:t>
      </w:r>
    </w:p>
    <w:p w14:paraId="155B73A9" w14:textId="77777777" w:rsidR="00F43485" w:rsidRPr="007F5A23" w:rsidRDefault="00F43485" w:rsidP="00073244">
      <w:pPr>
        <w:rPr>
          <w:sz w:val="20"/>
          <w:szCs w:val="20"/>
        </w:rPr>
      </w:pPr>
    </w:p>
    <w:p w14:paraId="6F509541" w14:textId="401BB451" w:rsidR="00F43485" w:rsidRPr="007F5A23" w:rsidRDefault="00F43485" w:rsidP="00073244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 w:val="20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 w:val="20"/>
          <w:szCs w:val="20"/>
        </w:rPr>
        <w:t>,</w:t>
      </w:r>
      <w:r w:rsidR="002553A1" w:rsidRPr="007F5A23">
        <w:rPr>
          <w:sz w:val="20"/>
          <w:szCs w:val="20"/>
        </w:rPr>
        <w:t xml:space="preserve"> 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>(12</w:t>
      </w:r>
      <w:r w:rsidR="00386D75" w:rsidRPr="007F5A23">
        <w:rPr>
          <w:sz w:val="20"/>
          <w:szCs w:val="20"/>
        </w:rPr>
        <w:t>)</w:t>
      </w:r>
    </w:p>
    <w:p w14:paraId="460F59C5" w14:textId="11A28BD8" w:rsidR="00534DD5" w:rsidRPr="007F5A23" w:rsidRDefault="00534DD5" w:rsidP="00073244">
      <w:pPr>
        <w:rPr>
          <w:sz w:val="20"/>
          <w:szCs w:val="20"/>
        </w:rPr>
      </w:pPr>
      <w:r w:rsidRPr="007F5A23">
        <w:rPr>
          <w:sz w:val="20"/>
          <w:szCs w:val="20"/>
        </w:rPr>
        <w:t>where …</w:t>
      </w:r>
    </w:p>
    <w:p w14:paraId="72F79A9B" w14:textId="58D0F16C" w:rsidR="00DE6C26" w:rsidRPr="007F5A23" w:rsidRDefault="00DE6C26" w:rsidP="00073244">
      <w:pPr>
        <w:rPr>
          <w:sz w:val="20"/>
          <w:szCs w:val="20"/>
        </w:rPr>
      </w:pPr>
      <w:r w:rsidRPr="007F5A23">
        <w:rPr>
          <w:sz w:val="20"/>
          <w:szCs w:val="20"/>
        </w:rPr>
        <w:t>Mean flow benchmark of Kling-Gupta Efficiency (</w:t>
      </w: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fb</m:t>
            </m:r>
          </m:sub>
        </m:sSub>
      </m:oMath>
      <w:r w:rsidRPr="007F5A23">
        <w:rPr>
          <w:sz w:val="20"/>
          <w:szCs w:val="20"/>
        </w:rPr>
        <w:t xml:space="preserve">; </w:t>
      </w:r>
      <w:r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Knoben&lt;/Author&gt;&lt;Year&gt;2019&lt;/Year&gt;&lt;RecNum&gt;5238&lt;/RecNum&gt;&lt;DisplayText&gt;Knoben et al., 2019&lt;/DisplayText&gt;&lt;record&gt;&lt;rec-number&gt;5238&lt;/rec-number&gt;&lt;foreign-keys&gt;&lt;key app="EN" db-id="as2xxwpxqarpfueswzaptteowpv9fxxss5pa" timestamp="1569925897"&gt;5238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 w:rsidRPr="007F5A23">
        <w:rPr>
          <w:sz w:val="20"/>
          <w:szCs w:val="20"/>
        </w:rPr>
        <w:fldChar w:fldCharType="separate"/>
      </w:r>
      <w:r w:rsidRPr="007F5A23">
        <w:rPr>
          <w:noProof/>
          <w:sz w:val="20"/>
          <w:szCs w:val="20"/>
        </w:rPr>
        <w:t>Knoben et al., 2019</w:t>
      </w:r>
      <w:r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>)</w:t>
      </w:r>
    </w:p>
    <w:p w14:paraId="2EB30318" w14:textId="08B13FAE" w:rsidR="009612B6" w:rsidRPr="007F5A23" w:rsidRDefault="002A7C1B" w:rsidP="009612B6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mfb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 w:val="20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0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 w:val="20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(0-1)</m:t>
                </m:r>
              </m:e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2</m:t>
                </m:r>
              </m:sup>
            </m:sSup>
          </m:e>
        </m:rad>
      </m:oMath>
      <w:r w:rsidR="009612B6" w:rsidRPr="007F5A23">
        <w:rPr>
          <w:sz w:val="20"/>
          <w:szCs w:val="20"/>
        </w:rPr>
        <w:t>,</w:t>
      </w:r>
      <w:r w:rsidR="002553A1" w:rsidRPr="007F5A23">
        <w:rPr>
          <w:sz w:val="20"/>
          <w:szCs w:val="20"/>
        </w:rPr>
        <w:t xml:space="preserve"> 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>(13</w:t>
      </w:r>
      <w:r w:rsidR="009612B6" w:rsidRPr="007F5A23">
        <w:rPr>
          <w:sz w:val="20"/>
          <w:szCs w:val="20"/>
        </w:rPr>
        <w:t>)</w:t>
      </w:r>
    </w:p>
    <w:p w14:paraId="22630549" w14:textId="77777777" w:rsidR="00FB55E8" w:rsidRPr="007F5A23" w:rsidRDefault="00FB55E8" w:rsidP="009612B6">
      <w:pPr>
        <w:rPr>
          <w:sz w:val="20"/>
          <w:szCs w:val="20"/>
        </w:rPr>
      </w:pPr>
    </w:p>
    <w:p w14:paraId="5AED8D50" w14:textId="7C8B3C8F" w:rsidR="00FB55E8" w:rsidRPr="007F5A23" w:rsidRDefault="002A7C1B" w:rsidP="009612B6">
      <w:pPr>
        <w:rPr>
          <w:sz w:val="20"/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KGE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norm</m:t>
            </m:r>
          </m:sub>
        </m:sSub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r>
              <w:rPr>
                <w:rFonts w:ascii="Cambria Math" w:hAnsi="Cambria Math"/>
                <w:sz w:val="20"/>
                <w:szCs w:val="20"/>
              </w:rPr>
              <m:t xml:space="preserve">KGE 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  <w:sz w:val="20"/>
                <w:szCs w:val="20"/>
              </w:rPr>
              <m:t xml:space="preserve">1 - </m:t>
            </m:r>
            <m:sSub>
              <m:sSubPr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KGE</m:t>
                </m:r>
              </m:e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mfb</m:t>
                </m:r>
              </m:sub>
            </m:sSub>
          </m:den>
        </m:f>
      </m:oMath>
      <w:r w:rsidR="00FB55E8" w:rsidRPr="007F5A23">
        <w:rPr>
          <w:sz w:val="20"/>
          <w:szCs w:val="20"/>
        </w:rPr>
        <w:t xml:space="preserve">,  </w:t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FB55E8" w:rsidRPr="007F5A23">
        <w:rPr>
          <w:sz w:val="20"/>
          <w:szCs w:val="20"/>
        </w:rPr>
        <w:tab/>
      </w:r>
      <w:r w:rsidR="00AE1505" w:rsidRPr="007F5A23">
        <w:rPr>
          <w:sz w:val="20"/>
          <w:szCs w:val="20"/>
        </w:rPr>
        <w:tab/>
      </w:r>
      <w:r w:rsidR="00AE1505" w:rsidRPr="007F5A23">
        <w:rPr>
          <w:sz w:val="20"/>
          <w:szCs w:val="20"/>
        </w:rPr>
        <w:tab/>
      </w:r>
      <w:r w:rsidR="00AE1505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>(14</w:t>
      </w:r>
      <w:r w:rsidR="00FB55E8" w:rsidRPr="007F5A23">
        <w:rPr>
          <w:sz w:val="20"/>
          <w:szCs w:val="20"/>
        </w:rPr>
        <w:t>)</w:t>
      </w:r>
    </w:p>
    <w:p w14:paraId="66EE088B" w14:textId="77777777" w:rsidR="009612B6" w:rsidRPr="007F5A23" w:rsidRDefault="009612B6" w:rsidP="00073244">
      <w:pPr>
        <w:rPr>
          <w:sz w:val="20"/>
          <w:szCs w:val="20"/>
        </w:rPr>
      </w:pPr>
    </w:p>
    <w:p w14:paraId="584283A7" w14:textId="77777777" w:rsidR="00F43485" w:rsidRPr="007F5A23" w:rsidRDefault="00F43485" w:rsidP="00073244">
      <w:pPr>
        <w:rPr>
          <w:sz w:val="20"/>
          <w:szCs w:val="20"/>
        </w:rPr>
      </w:pPr>
    </w:p>
    <w:p w14:paraId="34A06A5F" w14:textId="7AD4DAA8" w:rsidR="00534DD5" w:rsidRPr="007F5A23" w:rsidRDefault="00534DD5" w:rsidP="00073244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Nash-Sutcliffe Efficiency (NSE; </w:t>
      </w:r>
      <w:r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Pr="007F5A23">
        <w:rPr>
          <w:sz w:val="20"/>
          <w:szCs w:val="20"/>
        </w:rPr>
        <w:fldChar w:fldCharType="separate"/>
      </w:r>
      <w:r w:rsidRPr="007F5A23">
        <w:rPr>
          <w:noProof/>
          <w:sz w:val="20"/>
          <w:szCs w:val="20"/>
        </w:rPr>
        <w:t>Nash and Sutcliffe, 1970</w:t>
      </w:r>
      <w:r w:rsidRPr="007F5A23">
        <w:rPr>
          <w:sz w:val="20"/>
          <w:szCs w:val="20"/>
        </w:rPr>
        <w:fldChar w:fldCharType="end"/>
      </w:r>
      <w:r w:rsidRPr="007F5A23">
        <w:rPr>
          <w:sz w:val="20"/>
          <w:szCs w:val="20"/>
        </w:rPr>
        <w:t>)</w:t>
      </w:r>
    </w:p>
    <w:p w14:paraId="4716706A" w14:textId="5BCF5779" w:rsidR="00F43485" w:rsidRPr="007F5A23" w:rsidRDefault="00F43485" w:rsidP="00073244">
      <w:pPr>
        <w:rPr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NSE</m:t>
        </m:r>
        <m:r>
          <m:rPr>
            <m:sty m:val="p"/>
          </m:rPr>
          <w:rPr>
            <w:rFonts w:ascii="Cambria Math" w:hAnsi="Cambria Math"/>
            <w:sz w:val="20"/>
            <w:szCs w:val="20"/>
          </w:rPr>
          <m:t xml:space="preserve">=1- </m:t>
        </m:r>
        <m:f>
          <m:fPr>
            <m:ctrlPr>
              <w:rPr>
                <w:rFonts w:ascii="Cambria Math" w:hAnsi="Cambria Math"/>
                <w:sz w:val="20"/>
                <w:szCs w:val="20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 w:val="20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 w:val="20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</m:e>
            </m:nary>
          </m:den>
        </m:f>
      </m:oMath>
      <w:r w:rsidRPr="007F5A23">
        <w:rPr>
          <w:sz w:val="20"/>
          <w:szCs w:val="20"/>
        </w:rPr>
        <w:t>,</w:t>
      </w:r>
      <w:r w:rsidR="002553A1" w:rsidRPr="007F5A23">
        <w:rPr>
          <w:sz w:val="20"/>
          <w:szCs w:val="20"/>
        </w:rPr>
        <w:t xml:space="preserve">   </w:t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</w:r>
      <w:r w:rsidR="002553A1" w:rsidRPr="007F5A23">
        <w:rPr>
          <w:sz w:val="20"/>
          <w:szCs w:val="20"/>
        </w:rPr>
        <w:tab/>
        <w:t>(15</w:t>
      </w:r>
      <w:r w:rsidR="00386D75" w:rsidRPr="007F5A23">
        <w:rPr>
          <w:sz w:val="20"/>
          <w:szCs w:val="20"/>
        </w:rPr>
        <w:t>)</w:t>
      </w:r>
    </w:p>
    <w:p w14:paraId="449D9096" w14:textId="0131BED2" w:rsidR="00073244" w:rsidRPr="007F5A23" w:rsidRDefault="00DD41DA" w:rsidP="001A4DCE">
      <w:pPr>
        <w:rPr>
          <w:sz w:val="20"/>
          <w:szCs w:val="20"/>
        </w:rPr>
      </w:pPr>
      <w:r w:rsidRPr="007F5A23">
        <w:rPr>
          <w:sz w:val="20"/>
          <w:szCs w:val="20"/>
        </w:rPr>
        <w:t>where ..</w:t>
      </w:r>
    </w:p>
    <w:p w14:paraId="4EF497BA" w14:textId="1888CF17" w:rsidR="001A4DCE" w:rsidRPr="007F5A23" w:rsidRDefault="001A4DCE" w:rsidP="001A4DCE">
      <w:pPr>
        <w:pStyle w:val="Heading1"/>
        <w:rPr>
          <w:szCs w:val="20"/>
        </w:rPr>
      </w:pPr>
      <w:r w:rsidRPr="007F5A23">
        <w:rPr>
          <w:szCs w:val="20"/>
        </w:rPr>
        <w:t>3 Proof of concept</w:t>
      </w:r>
    </w:p>
    <w:p w14:paraId="3A50A5E6" w14:textId="18A6DEB6" w:rsidR="004C1AE7" w:rsidRPr="007F5A23" w:rsidRDefault="004C1AE7" w:rsidP="004C1AE7">
      <w:pPr>
        <w:rPr>
          <w:sz w:val="20"/>
          <w:szCs w:val="20"/>
        </w:rPr>
      </w:pPr>
      <w:r w:rsidRPr="007F5A23">
        <w:rPr>
          <w:sz w:val="20"/>
          <w:szCs w:val="20"/>
        </w:rPr>
        <w:t>Errors caused by:</w:t>
      </w:r>
    </w:p>
    <w:p w14:paraId="2819BA45" w14:textId="4685B240" w:rsidR="0066662F" w:rsidRPr="007F5A23" w:rsidRDefault="0066662F" w:rsidP="0066662F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effective model parameter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Wagener and Gupta, 200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3BDBE74F" w14:textId="399FEBDE" w:rsidR="004C1AE7" w:rsidRPr="007F5A23" w:rsidRDefault="004C1AE7" w:rsidP="0066662F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structure (</w: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Pr="007F5A23">
        <w:rPr>
          <w:szCs w:val="20"/>
        </w:rPr>
        <w:instrText xml:space="preserve"> ADDIN EN.CITE </w:instrTex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Pr="007F5A23">
        <w:rPr>
          <w:szCs w:val="20"/>
        </w:rPr>
        <w:instrText xml:space="preserve"> ADDIN EN.CITE.DATA </w:instrText>
      </w:r>
      <w:r w:rsidRPr="007F5A23">
        <w:rPr>
          <w:szCs w:val="20"/>
        </w:rPr>
      </w:r>
      <w:r w:rsidRPr="007F5A23">
        <w:rPr>
          <w:szCs w:val="20"/>
        </w:rPr>
        <w:fldChar w:fldCharType="end"/>
      </w:r>
      <w:r w:rsidRPr="007F5A23">
        <w:rPr>
          <w:szCs w:val="20"/>
        </w:rPr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lark et al., 2008;Clark et al., 2011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 xml:space="preserve">) </w:t>
      </w:r>
    </w:p>
    <w:p w14:paraId="4F58472C" w14:textId="44E56653" w:rsidR="0066662F" w:rsidRPr="007F5A23" w:rsidRDefault="0066662F" w:rsidP="0066662F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put data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Yatheendradas et al., 2008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52EAA86E" w14:textId="2989D40B" w:rsidR="0066662F" w:rsidRPr="007F5A23" w:rsidRDefault="004C1AE7" w:rsidP="0066662F">
      <w:pPr>
        <w:pStyle w:val="ListParagraph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uncertainties</w:t>
      </w:r>
      <w:r w:rsidR="0066662F" w:rsidRPr="007F5A23">
        <w:rPr>
          <w:szCs w:val="20"/>
        </w:rPr>
        <w:t xml:space="preserve"> in observation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oxon et al., 2015</w:t>
      </w:r>
      <w:r w:rsidRPr="007F5A23">
        <w:rPr>
          <w:szCs w:val="20"/>
        </w:rPr>
        <w:fldChar w:fldCharType="end"/>
      </w:r>
      <w:r w:rsidR="0066662F" w:rsidRPr="007F5A23">
        <w:rPr>
          <w:szCs w:val="20"/>
        </w:rPr>
        <w:t>)</w:t>
      </w:r>
      <w:r w:rsidRPr="007F5A23">
        <w:rPr>
          <w:szCs w:val="20"/>
        </w:rPr>
        <w:t xml:space="preserve"> to which simulations are compared to</w:t>
      </w:r>
    </w:p>
    <w:p w14:paraId="2B3E33E2" w14:textId="77777777" w:rsidR="0066662F" w:rsidRPr="007F5A23" w:rsidRDefault="0066662F" w:rsidP="0066662F">
      <w:pPr>
        <w:rPr>
          <w:sz w:val="20"/>
          <w:szCs w:val="20"/>
        </w:rPr>
      </w:pPr>
    </w:p>
    <w:p w14:paraId="186DA81E" w14:textId="007A1EE3" w:rsidR="001A4DCE" w:rsidRPr="007F5A23" w:rsidRDefault="00182906" w:rsidP="001A4DCE">
      <w:pPr>
        <w:rPr>
          <w:sz w:val="20"/>
          <w:szCs w:val="20"/>
        </w:rPr>
      </w:pPr>
      <w:r w:rsidRPr="007F5A23">
        <w:rPr>
          <w:sz w:val="20"/>
          <w:szCs w:val="20"/>
        </w:rPr>
        <w:lastRenderedPageBreak/>
        <w:t xml:space="preserve">We used an </w:t>
      </w:r>
      <w:r w:rsidR="00B303DE" w:rsidRPr="007F5A23">
        <w:rPr>
          <w:sz w:val="20"/>
          <w:szCs w:val="20"/>
        </w:rPr>
        <w:t xml:space="preserve">observed streamflow </w:t>
      </w:r>
      <w:r w:rsidRPr="007F5A23">
        <w:rPr>
          <w:sz w:val="20"/>
          <w:szCs w:val="20"/>
        </w:rPr>
        <w:t>time series from the</w:t>
      </w:r>
      <w:r w:rsidR="005562B7" w:rsidRPr="007F5A23">
        <w:rPr>
          <w:sz w:val="20"/>
          <w:szCs w:val="20"/>
        </w:rPr>
        <w:t xml:space="preserve"> CAMELS</w:t>
      </w:r>
      <w:r w:rsidR="006908FD" w:rsidRPr="007F5A23">
        <w:rPr>
          <w:sz w:val="20"/>
          <w:szCs w:val="20"/>
        </w:rPr>
        <w:t xml:space="preserve"> </w:t>
      </w:r>
      <w:r w:rsidRPr="007F5A23">
        <w:rPr>
          <w:sz w:val="20"/>
          <w:szCs w:val="20"/>
        </w:rPr>
        <w:t xml:space="preserve">data set </w:t>
      </w:r>
      <w:r w:rsidR="006908FD" w:rsidRPr="007F5A23">
        <w:rPr>
          <w:sz w:val="20"/>
          <w:szCs w:val="20"/>
        </w:rPr>
        <w:t>(</w:t>
      </w:r>
      <w:r w:rsidR="006908FD" w:rsidRPr="007F5A23">
        <w:rPr>
          <w:sz w:val="20"/>
          <w:szCs w:val="20"/>
        </w:rPr>
        <w:fldChar w:fldCharType="begin"/>
      </w:r>
      <w:r w:rsidR="0066662F" w:rsidRPr="007F5A23">
        <w:rPr>
          <w:sz w:val="20"/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 w:rsidRPr="007F5A23">
        <w:rPr>
          <w:sz w:val="20"/>
          <w:szCs w:val="20"/>
        </w:rPr>
        <w:fldChar w:fldCharType="separate"/>
      </w:r>
      <w:r w:rsidR="006908FD" w:rsidRPr="007F5A23">
        <w:rPr>
          <w:noProof/>
          <w:sz w:val="20"/>
          <w:szCs w:val="20"/>
        </w:rPr>
        <w:t>Newman et al., 2015</w:t>
      </w:r>
      <w:r w:rsidR="006908FD" w:rsidRPr="007F5A23">
        <w:rPr>
          <w:sz w:val="20"/>
          <w:szCs w:val="20"/>
        </w:rPr>
        <w:fldChar w:fldCharType="end"/>
      </w:r>
      <w:r w:rsidR="006908FD" w:rsidRPr="007F5A23">
        <w:rPr>
          <w:sz w:val="20"/>
          <w:szCs w:val="20"/>
        </w:rPr>
        <w:t>)</w:t>
      </w:r>
      <w:r w:rsidRPr="007F5A23">
        <w:rPr>
          <w:sz w:val="20"/>
          <w:szCs w:val="20"/>
        </w:rPr>
        <w:t>. Near-natural catchment and sufficient</w:t>
      </w:r>
      <w:r w:rsidR="00BA327F" w:rsidRPr="007F5A23">
        <w:rPr>
          <w:sz w:val="20"/>
          <w:szCs w:val="20"/>
        </w:rPr>
        <w:t>ly long</w:t>
      </w:r>
      <w:r w:rsidRPr="007F5A23">
        <w:rPr>
          <w:sz w:val="20"/>
          <w:szCs w:val="20"/>
        </w:rPr>
        <w:t xml:space="preserve"> tempo</w:t>
      </w:r>
      <w:r w:rsidR="00BA327F" w:rsidRPr="007F5A23">
        <w:rPr>
          <w:sz w:val="20"/>
          <w:szCs w:val="20"/>
        </w:rPr>
        <w:t>ral coverage, could be any time series. In order to mimic</w:t>
      </w:r>
      <w:r w:rsidRPr="007F5A23">
        <w:rPr>
          <w:sz w:val="20"/>
          <w:szCs w:val="20"/>
        </w:rPr>
        <w:t xml:space="preserve"> </w:t>
      </w:r>
      <w:r w:rsidR="00BA327F" w:rsidRPr="007F5A23">
        <w:rPr>
          <w:sz w:val="20"/>
          <w:szCs w:val="20"/>
        </w:rPr>
        <w:t>model errors, we systematically manipulated the observed time series.</w:t>
      </w:r>
    </w:p>
    <w:p w14:paraId="4F86D2D8" w14:textId="77777777" w:rsidR="00B303DE" w:rsidRPr="007F5A23" w:rsidRDefault="00B303DE" w:rsidP="001A4DCE">
      <w:pPr>
        <w:rPr>
          <w:sz w:val="20"/>
          <w:szCs w:val="20"/>
        </w:rPr>
      </w:pPr>
    </w:p>
    <w:p w14:paraId="1BD8BA0B" w14:textId="59F631A8" w:rsidR="001A4DCE" w:rsidRPr="007F5A23" w:rsidRDefault="001A4DCE" w:rsidP="001A4DCE">
      <w:pPr>
        <w:pStyle w:val="Heading2"/>
        <w:rPr>
          <w:szCs w:val="20"/>
        </w:rPr>
      </w:pPr>
      <w:r w:rsidRPr="007F5A23">
        <w:rPr>
          <w:szCs w:val="20"/>
        </w:rPr>
        <w:t xml:space="preserve">3.1 </w:t>
      </w:r>
      <w:r w:rsidR="00BA327F" w:rsidRPr="007F5A23">
        <w:rPr>
          <w:szCs w:val="20"/>
        </w:rPr>
        <w:t>Mimick</w:t>
      </w:r>
      <w:r w:rsidR="008302C9" w:rsidRPr="007F5A23">
        <w:rPr>
          <w:szCs w:val="20"/>
        </w:rPr>
        <w:t>ing errors</w:t>
      </w:r>
    </w:p>
    <w:p w14:paraId="03784448" w14:textId="64C359D5" w:rsidR="00B75284" w:rsidRPr="007F5A23" w:rsidRDefault="00845FA6" w:rsidP="00B75284">
      <w:pPr>
        <w:rPr>
          <w:sz w:val="20"/>
          <w:szCs w:val="20"/>
        </w:rPr>
      </w:pPr>
      <w:r w:rsidRPr="007F5A23">
        <w:rPr>
          <w:sz w:val="20"/>
          <w:szCs w:val="20"/>
        </w:rPr>
        <w:t>Three</w:t>
      </w:r>
      <w:r w:rsidR="00FD0002" w:rsidRPr="007F5A23">
        <w:rPr>
          <w:sz w:val="20"/>
          <w:szCs w:val="20"/>
        </w:rPr>
        <w:t xml:space="preserve"> </w:t>
      </w:r>
      <w:r w:rsidR="00704642" w:rsidRPr="007F5A23">
        <w:rPr>
          <w:sz w:val="20"/>
          <w:szCs w:val="20"/>
        </w:rPr>
        <w:t>types</w:t>
      </w:r>
      <w:r w:rsidR="00FD0002" w:rsidRPr="007F5A23">
        <w:rPr>
          <w:sz w:val="20"/>
          <w:szCs w:val="20"/>
        </w:rPr>
        <w:t xml:space="preserve"> of errors…</w:t>
      </w:r>
      <w:r w:rsidR="00EF6FDB" w:rsidRPr="007F5A23">
        <w:rPr>
          <w:sz w:val="20"/>
          <w:szCs w:val="20"/>
        </w:rPr>
        <w:t>dynamic error</w:t>
      </w:r>
      <w:r w:rsidR="009507DA" w:rsidRPr="007F5A23">
        <w:rPr>
          <w:sz w:val="20"/>
          <w:szCs w:val="20"/>
        </w:rPr>
        <w:t>…constant error…timing error</w:t>
      </w:r>
    </w:p>
    <w:p w14:paraId="4729C374" w14:textId="77777777" w:rsidR="004158AF" w:rsidRPr="007F5A23" w:rsidRDefault="004158AF" w:rsidP="004158AF">
      <w:pPr>
        <w:rPr>
          <w:sz w:val="20"/>
          <w:szCs w:val="20"/>
        </w:rPr>
      </w:pPr>
    </w:p>
    <w:p w14:paraId="3A771C2C" w14:textId="0CDEDC3A" w:rsidR="00BA327F" w:rsidRPr="007F5A23" w:rsidRDefault="00BA327F" w:rsidP="00BA327F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Mimicking </w:t>
      </w:r>
      <w:r w:rsidR="004E1E4A" w:rsidRPr="007F5A23">
        <w:rPr>
          <w:sz w:val="20"/>
          <w:szCs w:val="20"/>
        </w:rPr>
        <w:t>dynamic</w:t>
      </w:r>
      <w:r w:rsidRPr="007F5A23">
        <w:rPr>
          <w:sz w:val="20"/>
          <w:szCs w:val="20"/>
        </w:rPr>
        <w:t xml:space="preserve"> errors:</w:t>
      </w:r>
    </w:p>
    <w:p w14:paraId="5F6B1878" w14:textId="594ACE3E" w:rsidR="00FD0002" w:rsidRPr="007F5A23" w:rsidRDefault="00FD0002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2E5D44" w:rsidRPr="007F5A23">
        <w:rPr>
          <w:szCs w:val="20"/>
        </w:rPr>
        <w:t>: Multiplying the observed time series with a vector (1.5 … 0.5)</w:t>
      </w:r>
    </w:p>
    <w:p w14:paraId="222601DF" w14:textId="30E712B3" w:rsidR="00FD0002" w:rsidRPr="007F5A23" w:rsidRDefault="00FD0002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2E5D44" w:rsidRPr="007F5A23">
        <w:rPr>
          <w:szCs w:val="20"/>
        </w:rPr>
        <w:t>: Multiplying the observed time series with a vector (0.5 … 1.5)</w:t>
      </w:r>
    </w:p>
    <w:p w14:paraId="5F55993F" w14:textId="77777777" w:rsidR="00BA327F" w:rsidRPr="007F5A23" w:rsidRDefault="00BA327F" w:rsidP="00B75284">
      <w:pPr>
        <w:rPr>
          <w:sz w:val="20"/>
          <w:szCs w:val="20"/>
        </w:rPr>
      </w:pPr>
    </w:p>
    <w:p w14:paraId="5AABD3B9" w14:textId="5886DEAE" w:rsidR="00BA327F" w:rsidRPr="007F5A23" w:rsidRDefault="00BA327F" w:rsidP="00BA327F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Mimicking </w:t>
      </w:r>
      <w:r w:rsidR="004E1E4A" w:rsidRPr="007F5A23">
        <w:rPr>
          <w:sz w:val="20"/>
          <w:szCs w:val="20"/>
        </w:rPr>
        <w:t>constant</w:t>
      </w:r>
      <w:r w:rsidR="00DF3020" w:rsidRPr="007F5A23">
        <w:rPr>
          <w:sz w:val="20"/>
          <w:szCs w:val="20"/>
        </w:rPr>
        <w:t xml:space="preserve"> </w:t>
      </w:r>
      <w:r w:rsidR="00143368" w:rsidRPr="007F5A23">
        <w:rPr>
          <w:sz w:val="20"/>
          <w:szCs w:val="20"/>
        </w:rPr>
        <w:t>error</w:t>
      </w:r>
      <w:r w:rsidR="003B4ABF" w:rsidRPr="007F5A23">
        <w:rPr>
          <w:sz w:val="20"/>
          <w:szCs w:val="20"/>
        </w:rPr>
        <w:t>r</w:t>
      </w:r>
      <w:r w:rsidRPr="007F5A23">
        <w:rPr>
          <w:sz w:val="20"/>
          <w:szCs w:val="20"/>
        </w:rPr>
        <w:t>:</w:t>
      </w:r>
    </w:p>
    <w:p w14:paraId="21C4016C" w14:textId="24E1E26C" w:rsidR="00FD0002" w:rsidRPr="007F5A23" w:rsidRDefault="00FD0002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Positive offset</w:t>
      </w:r>
      <w:r w:rsidR="002E5D44" w:rsidRPr="007F5A23">
        <w:rPr>
          <w:szCs w:val="20"/>
        </w:rPr>
        <w:t>: Multiplying the observed time series with a constant &gt; 1</w:t>
      </w:r>
    </w:p>
    <w:p w14:paraId="4964F786" w14:textId="0399FE29" w:rsidR="00FD0002" w:rsidRPr="007F5A23" w:rsidRDefault="00FD0002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Negative offset</w:t>
      </w:r>
      <w:r w:rsidR="002E5D44" w:rsidRPr="007F5A23">
        <w:rPr>
          <w:szCs w:val="20"/>
        </w:rPr>
        <w:t>: Multiplying the observed time series with a constant &lt; 1</w:t>
      </w:r>
    </w:p>
    <w:p w14:paraId="3D0D4DAB" w14:textId="77777777" w:rsidR="00FD0002" w:rsidRPr="007F5A23" w:rsidRDefault="00FD0002" w:rsidP="00FD0002">
      <w:pPr>
        <w:rPr>
          <w:sz w:val="20"/>
          <w:szCs w:val="20"/>
        </w:rPr>
      </w:pPr>
    </w:p>
    <w:p w14:paraId="6D2C953E" w14:textId="22639B01" w:rsidR="00FD0002" w:rsidRPr="007F5A23" w:rsidRDefault="00F43EAA" w:rsidP="00FD0002">
      <w:pPr>
        <w:rPr>
          <w:sz w:val="20"/>
          <w:szCs w:val="20"/>
        </w:rPr>
      </w:pPr>
      <w:r w:rsidRPr="007F5A23">
        <w:rPr>
          <w:sz w:val="20"/>
          <w:szCs w:val="20"/>
        </w:rPr>
        <w:t>Timing error</w:t>
      </w:r>
      <w:r w:rsidR="00FD0002" w:rsidRPr="007F5A23">
        <w:rPr>
          <w:sz w:val="20"/>
          <w:szCs w:val="20"/>
        </w:rPr>
        <w:t xml:space="preserve"> due to </w:t>
      </w:r>
      <w:r w:rsidR="00C203E9" w:rsidRPr="007F5A23">
        <w:rPr>
          <w:sz w:val="20"/>
          <w:szCs w:val="20"/>
        </w:rPr>
        <w:t>dynamic</w:t>
      </w:r>
      <w:r w:rsidR="00BC41D3" w:rsidRPr="007F5A23">
        <w:rPr>
          <w:sz w:val="20"/>
          <w:szCs w:val="20"/>
        </w:rPr>
        <w:t xml:space="preserve"> error</w:t>
      </w:r>
      <w:r w:rsidR="00FD0002" w:rsidRPr="007F5A23">
        <w:rPr>
          <w:sz w:val="20"/>
          <w:szCs w:val="20"/>
        </w:rPr>
        <w:t xml:space="preserve"> and/or </w:t>
      </w:r>
      <w:r w:rsidR="00C203E9" w:rsidRPr="007F5A23">
        <w:rPr>
          <w:sz w:val="20"/>
          <w:szCs w:val="20"/>
        </w:rPr>
        <w:t>constant</w:t>
      </w:r>
      <w:r w:rsidR="00BC41D3" w:rsidRPr="007F5A23">
        <w:rPr>
          <w:sz w:val="20"/>
          <w:szCs w:val="20"/>
        </w:rPr>
        <w:t xml:space="preserve"> error</w:t>
      </w:r>
      <w:r w:rsidR="00FD0002" w:rsidRPr="007F5A23">
        <w:rPr>
          <w:sz w:val="20"/>
          <w:szCs w:val="20"/>
        </w:rPr>
        <w:t>:</w:t>
      </w:r>
    </w:p>
    <w:p w14:paraId="0C2E824C" w14:textId="23B0BFF1" w:rsidR="00FD0002" w:rsidRPr="007F5A23" w:rsidRDefault="00FD0002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Shuffling</w:t>
      </w:r>
      <w:r w:rsidR="00D24605" w:rsidRPr="007F5A23">
        <w:rPr>
          <w:szCs w:val="20"/>
        </w:rPr>
        <w:t>: Randomizing the order of the observed time series</w:t>
      </w:r>
    </w:p>
    <w:p w14:paraId="0611AB68" w14:textId="77777777" w:rsidR="00BA327F" w:rsidRPr="007F5A23" w:rsidRDefault="00BA327F" w:rsidP="00B75284">
      <w:pPr>
        <w:rPr>
          <w:sz w:val="20"/>
          <w:szCs w:val="20"/>
        </w:rPr>
      </w:pPr>
    </w:p>
    <w:p w14:paraId="0E6D5C06" w14:textId="348EA462" w:rsidR="00B75284" w:rsidRPr="007F5A23" w:rsidRDefault="00B75284" w:rsidP="00FD0002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Combination of </w:t>
      </w:r>
      <w:r w:rsidR="00BC41D3" w:rsidRPr="007F5A23">
        <w:rPr>
          <w:sz w:val="20"/>
          <w:szCs w:val="20"/>
        </w:rPr>
        <w:t>dynamic error</w:t>
      </w:r>
      <w:r w:rsidR="00BF1E73" w:rsidRPr="007F5A23">
        <w:rPr>
          <w:sz w:val="20"/>
          <w:szCs w:val="20"/>
        </w:rPr>
        <w:t xml:space="preserve"> and constant</w:t>
      </w:r>
      <w:r w:rsidR="00BC41D3" w:rsidRPr="007F5A23">
        <w:rPr>
          <w:sz w:val="20"/>
          <w:szCs w:val="20"/>
        </w:rPr>
        <w:t xml:space="preserve"> error</w:t>
      </w:r>
      <w:r w:rsidR="00FD0002" w:rsidRPr="007F5A23">
        <w:rPr>
          <w:sz w:val="20"/>
          <w:szCs w:val="20"/>
        </w:rPr>
        <w:t>:</w:t>
      </w:r>
    </w:p>
    <w:p w14:paraId="2AE89B14" w14:textId="06771922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negative offset</w:t>
      </w:r>
    </w:p>
    <w:p w14:paraId="4A42922F" w14:textId="77777777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positive offset</w:t>
      </w:r>
    </w:p>
    <w:p w14:paraId="646E8898" w14:textId="327157C2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negative offset</w:t>
      </w:r>
    </w:p>
    <w:p w14:paraId="633CFFD3" w14:textId="75AFD802" w:rsidR="00FD0002" w:rsidRPr="007F5A23" w:rsidRDefault="004253F6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positive offset</w:t>
      </w:r>
    </w:p>
    <w:p w14:paraId="5798FC0F" w14:textId="77777777" w:rsidR="004253F6" w:rsidRPr="007F5A23" w:rsidRDefault="004253F6" w:rsidP="004253F6">
      <w:pPr>
        <w:pStyle w:val="ListParagraph"/>
        <w:rPr>
          <w:szCs w:val="20"/>
        </w:rPr>
      </w:pPr>
    </w:p>
    <w:p w14:paraId="75111673" w14:textId="2E40316D" w:rsidR="004253F6" w:rsidRPr="007F5A23" w:rsidRDefault="004253F6" w:rsidP="004253F6">
      <w:pPr>
        <w:rPr>
          <w:sz w:val="20"/>
          <w:szCs w:val="20"/>
        </w:rPr>
      </w:pPr>
      <w:r w:rsidRPr="007F5A23">
        <w:rPr>
          <w:sz w:val="20"/>
          <w:szCs w:val="20"/>
        </w:rPr>
        <w:t>Benchmark against KGE and NSE:</w:t>
      </w:r>
    </w:p>
    <w:p w14:paraId="5E663102" w14:textId="3ABA09AF" w:rsidR="004253F6" w:rsidRPr="007F5A23" w:rsidRDefault="004253F6" w:rsidP="00FD0002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Mean flow benchmark</w:t>
      </w:r>
    </w:p>
    <w:p w14:paraId="2B673957" w14:textId="77777777" w:rsidR="004143F0" w:rsidRPr="007F5A23" w:rsidRDefault="004143F0" w:rsidP="00FD0002">
      <w:pPr>
        <w:rPr>
          <w:sz w:val="20"/>
          <w:szCs w:val="20"/>
        </w:rPr>
      </w:pPr>
    </w:p>
    <w:p w14:paraId="41F92F49" w14:textId="15416657" w:rsidR="004143F0" w:rsidRPr="007F5A23" w:rsidRDefault="004143F0" w:rsidP="004143F0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Combination of </w:t>
      </w:r>
      <w:r w:rsidR="00444DEC" w:rsidRPr="007F5A23">
        <w:rPr>
          <w:sz w:val="20"/>
          <w:szCs w:val="20"/>
        </w:rPr>
        <w:t>dynamic</w:t>
      </w:r>
      <w:r w:rsidR="00BC41D3" w:rsidRPr="007F5A23">
        <w:rPr>
          <w:sz w:val="20"/>
          <w:szCs w:val="20"/>
        </w:rPr>
        <w:t xml:space="preserve"> error</w:t>
      </w:r>
      <w:r w:rsidRPr="007F5A23">
        <w:rPr>
          <w:sz w:val="20"/>
          <w:szCs w:val="20"/>
        </w:rPr>
        <w:t xml:space="preserve">, </w:t>
      </w:r>
      <w:r w:rsidR="00BC41D3" w:rsidRPr="007F5A23">
        <w:rPr>
          <w:sz w:val="20"/>
          <w:szCs w:val="20"/>
        </w:rPr>
        <w:t>constant error</w:t>
      </w:r>
      <w:r w:rsidRPr="007F5A23">
        <w:rPr>
          <w:sz w:val="20"/>
          <w:szCs w:val="20"/>
        </w:rPr>
        <w:t xml:space="preserve"> and </w:t>
      </w:r>
      <w:r w:rsidR="00BC41D3" w:rsidRPr="007F5A23">
        <w:rPr>
          <w:sz w:val="20"/>
          <w:szCs w:val="20"/>
        </w:rPr>
        <w:t>timing error</w:t>
      </w:r>
      <w:r w:rsidRPr="007F5A23">
        <w:rPr>
          <w:sz w:val="20"/>
          <w:szCs w:val="20"/>
        </w:rPr>
        <w:t>:</w:t>
      </w:r>
    </w:p>
    <w:p w14:paraId="0F15A9B3" w14:textId="4F378F36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D1BF8FD" w14:textId="752B1CC1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positive offset</w:t>
      </w:r>
      <w:r w:rsidR="001A5A6F" w:rsidRPr="007F5A23">
        <w:rPr>
          <w:szCs w:val="20"/>
        </w:rPr>
        <w:t xml:space="preserve"> and shuffling</w:t>
      </w:r>
    </w:p>
    <w:p w14:paraId="62118311" w14:textId="634F573B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160267B" w14:textId="175BE3F2" w:rsidR="004253F6" w:rsidRPr="007F5A23" w:rsidRDefault="004253F6" w:rsidP="004253F6">
      <w:pPr>
        <w:pStyle w:val="ListParagraph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>,</w:t>
      </w:r>
      <w:r w:rsidRPr="007F5A23">
        <w:rPr>
          <w:szCs w:val="20"/>
        </w:rPr>
        <w:t xml:space="preserve"> positive offset</w:t>
      </w:r>
      <w:r w:rsidR="001A5A6F" w:rsidRPr="007F5A23">
        <w:rPr>
          <w:szCs w:val="20"/>
        </w:rPr>
        <w:t xml:space="preserve"> and shuffling</w:t>
      </w:r>
    </w:p>
    <w:p w14:paraId="48BCF509" w14:textId="77777777" w:rsidR="004158AF" w:rsidRPr="007F5A23" w:rsidRDefault="004158AF" w:rsidP="004158AF">
      <w:pPr>
        <w:rPr>
          <w:sz w:val="20"/>
          <w:szCs w:val="20"/>
        </w:rPr>
      </w:pPr>
    </w:p>
    <w:p w14:paraId="508FD6A8" w14:textId="77777777" w:rsidR="004158AF" w:rsidRPr="007F5A23" w:rsidRDefault="004158AF" w:rsidP="004158AF">
      <w:pPr>
        <w:rPr>
          <w:sz w:val="20"/>
          <w:szCs w:val="20"/>
        </w:rPr>
      </w:pPr>
      <w:r w:rsidRPr="007F5A23">
        <w:rPr>
          <w:sz w:val="20"/>
          <w:szCs w:val="20"/>
        </w:rPr>
        <w:t>Perfect simulation</w:t>
      </w:r>
    </w:p>
    <w:p w14:paraId="392ADE6C" w14:textId="30D342E8" w:rsidR="004158AF" w:rsidRPr="007F5A23" w:rsidRDefault="004158AF" w:rsidP="004158AF">
      <w:pPr>
        <w:rPr>
          <w:sz w:val="20"/>
          <w:szCs w:val="20"/>
        </w:rPr>
      </w:pPr>
      <w:r w:rsidRPr="007F5A23">
        <w:rPr>
          <w:sz w:val="20"/>
          <w:szCs w:val="20"/>
        </w:rPr>
        <w:t xml:space="preserve">       (‘1’)</w:t>
      </w:r>
      <w:r w:rsidR="002E5D44" w:rsidRPr="007F5A23">
        <w:rPr>
          <w:sz w:val="20"/>
          <w:szCs w:val="20"/>
        </w:rPr>
        <w:t xml:space="preserve"> Manipulated time series corresponds to observed time series</w:t>
      </w:r>
    </w:p>
    <w:p w14:paraId="103EEFE5" w14:textId="77777777" w:rsidR="004143F0" w:rsidRPr="007F5A23" w:rsidRDefault="004143F0" w:rsidP="00FD0002">
      <w:pPr>
        <w:rPr>
          <w:sz w:val="20"/>
          <w:szCs w:val="20"/>
        </w:rPr>
      </w:pPr>
    </w:p>
    <w:p w14:paraId="35DEE8EE" w14:textId="6D1648A7" w:rsidR="001A4DCE" w:rsidRPr="007F5A23" w:rsidRDefault="001A4DCE" w:rsidP="001A4DCE">
      <w:pPr>
        <w:pStyle w:val="Heading2"/>
        <w:rPr>
          <w:szCs w:val="20"/>
        </w:rPr>
      </w:pPr>
      <w:r w:rsidRPr="007F5A23">
        <w:rPr>
          <w:szCs w:val="20"/>
        </w:rPr>
        <w:lastRenderedPageBreak/>
        <w:t xml:space="preserve">3.2 </w:t>
      </w:r>
      <w:r w:rsidR="008302C9" w:rsidRPr="007F5A23">
        <w:rPr>
          <w:szCs w:val="20"/>
        </w:rPr>
        <w:t>Real case example</w:t>
      </w:r>
    </w:p>
    <w:p w14:paraId="30EA5B47" w14:textId="7D445928" w:rsidR="004F3F76" w:rsidRPr="007F5A23" w:rsidRDefault="00EF6FDB" w:rsidP="00B75284">
      <w:pPr>
        <w:pStyle w:val="Heading2"/>
        <w:rPr>
          <w:szCs w:val="20"/>
        </w:rPr>
      </w:pPr>
      <w:r w:rsidRPr="007F5A23">
        <w:rPr>
          <w:szCs w:val="20"/>
        </w:rPr>
        <w:t xml:space="preserve">- </w:t>
      </w:r>
      <w:r w:rsidRPr="007F5A23">
        <w:rPr>
          <w:b w:val="0"/>
          <w:szCs w:val="20"/>
        </w:rPr>
        <w:t>CAMELS dataset</w:t>
      </w:r>
      <w:r w:rsidR="00D86AF5" w:rsidRPr="007F5A23">
        <w:rPr>
          <w:b w:val="0"/>
          <w:szCs w:val="20"/>
        </w:rPr>
        <w:t>; evaluation of three model runs with different parameter sets but same input data</w:t>
      </w:r>
    </w:p>
    <w:p w14:paraId="214FF2D0" w14:textId="5A504A4C" w:rsidR="001A4DCE" w:rsidRPr="007F5A23" w:rsidRDefault="001A4DCE" w:rsidP="001A4DCE">
      <w:pPr>
        <w:pStyle w:val="Heading1"/>
        <w:rPr>
          <w:szCs w:val="20"/>
        </w:rPr>
      </w:pPr>
      <w:r w:rsidRPr="007F5A23">
        <w:rPr>
          <w:szCs w:val="20"/>
        </w:rPr>
        <w:t>4 Conclusions</w:t>
      </w:r>
    </w:p>
    <w:p w14:paraId="2F06B1E2" w14:textId="77777777" w:rsidR="009F3504" w:rsidRPr="007F5A23" w:rsidRDefault="009F3504" w:rsidP="009F3504">
      <w:pPr>
        <w:numPr>
          <w:ilvl w:val="0"/>
          <w:numId w:val="8"/>
        </w:numPr>
        <w:rPr>
          <w:sz w:val="20"/>
          <w:szCs w:val="20"/>
        </w:rPr>
      </w:pPr>
      <w:r w:rsidRPr="007F5A23">
        <w:rPr>
          <w:sz w:val="20"/>
          <w:szCs w:val="20"/>
        </w:rPr>
        <w:t>tool for diagnostic model evaluation</w:t>
      </w:r>
    </w:p>
    <w:p w14:paraId="2EE2FF66" w14:textId="7BBB1021" w:rsidR="009F3504" w:rsidRPr="007F5A23" w:rsidRDefault="009F3504" w:rsidP="009F3504">
      <w:pPr>
        <w:numPr>
          <w:ilvl w:val="0"/>
          <w:numId w:val="8"/>
        </w:numPr>
        <w:rPr>
          <w:sz w:val="20"/>
          <w:szCs w:val="20"/>
        </w:rPr>
      </w:pPr>
      <w:r w:rsidRPr="007F5A23">
        <w:rPr>
          <w:sz w:val="20"/>
          <w:szCs w:val="20"/>
        </w:rPr>
        <w:t>ident</w:t>
      </w:r>
      <w:r w:rsidR="00F53C39" w:rsidRPr="007F5A23">
        <w:rPr>
          <w:sz w:val="20"/>
          <w:szCs w:val="20"/>
        </w:rPr>
        <w:t>i</w:t>
      </w:r>
      <w:r w:rsidRPr="007F5A23">
        <w:rPr>
          <w:sz w:val="20"/>
          <w:szCs w:val="20"/>
        </w:rPr>
        <w:t>fying orgin of errors visualizing the three components in a 2D-space</w:t>
      </w:r>
    </w:p>
    <w:p w14:paraId="556CACCB" w14:textId="77777777" w:rsidR="009F3504" w:rsidRPr="007F5A23" w:rsidRDefault="009F3504" w:rsidP="009F3504">
      <w:pPr>
        <w:numPr>
          <w:ilvl w:val="0"/>
          <w:numId w:val="8"/>
        </w:numPr>
        <w:rPr>
          <w:sz w:val="20"/>
          <w:szCs w:val="20"/>
        </w:rPr>
      </w:pPr>
      <w:r w:rsidRPr="007F5A23">
        <w:rPr>
          <w:sz w:val="20"/>
          <w:szCs w:val="20"/>
        </w:rPr>
        <w:t>Comparison to KGE and NSE</w:t>
      </w:r>
    </w:p>
    <w:p w14:paraId="070C6D4E" w14:textId="77777777" w:rsidR="009F3504" w:rsidRPr="007F5A23" w:rsidRDefault="009F3504" w:rsidP="009F3504">
      <w:pPr>
        <w:numPr>
          <w:ilvl w:val="0"/>
          <w:numId w:val="8"/>
        </w:numPr>
        <w:rPr>
          <w:sz w:val="20"/>
          <w:szCs w:val="20"/>
        </w:rPr>
      </w:pPr>
      <w:r w:rsidRPr="007F5A23">
        <w:rPr>
          <w:sz w:val="20"/>
          <w:szCs w:val="20"/>
        </w:rPr>
        <w:t>advancing model development</w:t>
      </w:r>
    </w:p>
    <w:p w14:paraId="59197C6A" w14:textId="7F61CE71" w:rsidR="007E2A45" w:rsidRDefault="00D56803" w:rsidP="004E55EB">
      <w:pPr>
        <w:jc w:val="center"/>
      </w:pPr>
      <w:r>
        <w:rPr>
          <w:noProof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8CAA681" w:rsidR="007E2A45" w:rsidRDefault="007E2A45" w:rsidP="00D56803">
      <w:pPr>
        <w:pStyle w:val="Caption"/>
        <w:jc w:val="center"/>
      </w:pPr>
      <w:r>
        <w:t>Figure 1: Observed streamflow time series</w:t>
      </w:r>
      <w:r w:rsidR="00C9478E">
        <w:t xml:space="preserve"> from CAMELS dataset</w:t>
      </w:r>
      <w:r w:rsidR="00156F3D">
        <w:t xml:space="preserve"> </w:t>
      </w:r>
      <w:r w:rsidR="00800A44">
        <w:t>(</w:t>
      </w:r>
      <w:r w:rsidR="00800A44">
        <w:fldChar w:fldCharType="begin"/>
      </w:r>
      <w:r w:rsidR="00800A44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800A44">
        <w:fldChar w:fldCharType="separate"/>
      </w:r>
      <w:r w:rsidR="00800A44">
        <w:rPr>
          <w:noProof/>
        </w:rPr>
        <w:t>Newman et al., 2015</w:t>
      </w:r>
      <w:r w:rsidR="00800A44">
        <w:fldChar w:fldCharType="end"/>
      </w:r>
      <w:r w:rsidR="00800A44">
        <w:t>; gauge_id:</w:t>
      </w:r>
      <w:r w:rsidR="00800A44" w:rsidRPr="00800A44">
        <w:t xml:space="preserve"> 13331500</w:t>
      </w:r>
      <w:r w:rsidR="00800A44">
        <w:t>; gauge_name: Minam River near Minam</w:t>
      </w:r>
      <w:r w:rsidR="00800A44" w:rsidRPr="00800A44">
        <w:t>, OR</w:t>
      </w:r>
      <w:r w:rsidR="00800A44">
        <w:t>, U.S.)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r>
        <w:rPr>
          <w:noProof/>
        </w:rPr>
        <w:lastRenderedPageBreak/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39BD81CC" w:rsidR="000B679B" w:rsidRDefault="004911B7" w:rsidP="004D756D">
      <w:pPr>
        <w:pStyle w:val="Caption"/>
      </w:pPr>
      <w:r>
        <w:t>Figure 2: Flow duration curves</w:t>
      </w:r>
      <w:r w:rsidR="00C358A8">
        <w:t xml:space="preserve"> (FDCs)</w:t>
      </w:r>
      <w:r>
        <w:t xml:space="preserve"> of observed</w:t>
      </w:r>
      <w:r w:rsidR="00845FA6">
        <w:t xml:space="preserve"> (blue)</w:t>
      </w:r>
      <w:r>
        <w:t xml:space="preserve"> and manipulate</w:t>
      </w:r>
      <w:r w:rsidR="00845FA6">
        <w:t>d (dashed red)</w:t>
      </w:r>
      <w:r>
        <w:t xml:space="preserve"> streamflow time series</w:t>
      </w:r>
      <w:r w:rsidR="00845FA6">
        <w:t xml:space="preserve">. </w:t>
      </w:r>
      <w:r w:rsidR="00C358A8">
        <w:t>Manipulated FDCs are depicted for (a-b) d</w:t>
      </w:r>
      <w:r w:rsidR="00845FA6">
        <w:t xml:space="preserve">ynamic </w:t>
      </w:r>
      <w:r w:rsidR="00C358A8">
        <w:t>errors only, (c-d) constant errors only, (e) timing error only; (f-i) combination of dynamic and constant error and (j) the mean flow benchmark. The combination of dynamic error, constant error and timing error is not shown, since they are identical to f-i.</w:t>
      </w:r>
    </w:p>
    <w:p w14:paraId="47A0956B" w14:textId="7C8FBF65" w:rsidR="000B679B" w:rsidRDefault="002A7C1B" w:rsidP="00F177F6">
      <w:pPr>
        <w:pStyle w:val="Caption"/>
        <w:jc w:val="left"/>
      </w:pPr>
      <w:r>
        <w:rPr>
          <w:noProof/>
          <w:lang w:eastAsia="en-GB"/>
        </w:rPr>
        <w:drawing>
          <wp:inline distT="0" distB="0" distL="0" distR="0" wp14:anchorId="31AE82F9" wp14:editId="0C4DF244">
            <wp:extent cx="6372225" cy="3654425"/>
            <wp:effectExtent l="0" t="0" r="3175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pc_annot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225" cy="3654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B679B">
        <w:t xml:space="preserve">Figure </w:t>
      </w:r>
      <w:r w:rsidR="002F6F01">
        <w:t>3</w:t>
      </w:r>
      <w:r w:rsidR="000B679B">
        <w:t xml:space="preserve">: </w:t>
      </w:r>
      <w:r w:rsidR="00F177F6">
        <w:t xml:space="preserve">(left) </w:t>
      </w:r>
      <w:r w:rsidR="007E2A45">
        <w:t>Diagnostic</w:t>
      </w:r>
      <w:r w:rsidR="008D5918">
        <w:t xml:space="preserve"> polar</w:t>
      </w:r>
      <w:r w:rsidR="00DB5769">
        <w:t xml:space="preserve"> plot </w:t>
      </w:r>
      <w:r w:rsidR="008D5918">
        <w:t xml:space="preserve">for the </w:t>
      </w:r>
      <w:r w:rsidR="0044003D">
        <w:t>mimicked errors</w:t>
      </w:r>
      <w:r w:rsidR="008D5918">
        <w:t xml:space="preserve"> (a-i; k-n) visualizing the overall model performance (</w:t>
      </w:r>
      <w:r w:rsidR="008D5918" w:rsidRPr="00C9478E">
        <w:rPr>
          <w:i/>
        </w:rPr>
        <w:t>DE</w:t>
      </w:r>
      <w:r w:rsidR="008D5918">
        <w:t xml:space="preserve">; contour </w:t>
      </w:r>
      <w:r w:rsidR="008D5918">
        <w:lastRenderedPageBreak/>
        <w:t>lines) and contribution</w:t>
      </w:r>
      <w:r w:rsidR="00C9478E">
        <w:t xml:space="preserve"> of constant error (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</m:e>
        </m:acc>
      </m:oMath>
      <w:r w:rsidR="00CE00C5">
        <w:t xml:space="preserve">&gt; 0: constant positive offset;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m:rPr>
            <m:sty m:val="bi"/>
          </m:rPr>
          <w:rPr>
            <w:rFonts w:ascii="Cambria Math" w:hAnsi="Cambria Math"/>
          </w:rPr>
          <m:t xml:space="preserve"> </m:t>
        </m:r>
      </m:oMath>
      <w:r w:rsidR="00CE00C5">
        <w:t>&lt; 0: constant negative offset</w:t>
      </w:r>
      <w:r w:rsidR="00C9478E">
        <w:t>), dynamic error (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</w:rPr>
              <m:t>slope</m:t>
            </m:r>
          </m:sub>
        </m:sSub>
        <m:r>
          <m:rPr>
            <m:sty m:val="bi"/>
          </m:rPr>
          <w:rPr>
            <w:rFonts w:ascii="Cambria Math" w:hAnsi="Cambria Math" w:cstheme="minorHAnsi"/>
          </w:rPr>
          <m:t xml:space="preserve">&gt;0: </m:t>
        </m:r>
      </m:oMath>
      <w:r w:rsidR="00CE00C5">
        <w:t xml:space="preserve">high flow underestimation – low flow overestimation; </w:t>
      </w:r>
      <m:oMath>
        <m:sSub>
          <m:sSubPr>
            <m:ctrlPr>
              <w:rPr>
                <w:rFonts w:ascii="Cambria Math" w:hAnsi="Cambria Math" w:cstheme="minorHAnsi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theme="minorHAnsi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 w:cstheme="minorHAnsi"/>
              </w:rPr>
              <m:t>slope</m:t>
            </m:r>
          </m:sub>
        </m:sSub>
        <m:r>
          <m:rPr>
            <m:sty m:val="bi"/>
          </m:rPr>
          <w:rPr>
            <w:rFonts w:ascii="Cambria Math" w:hAnsi="Cambria Math" w:cstheme="minorHAnsi"/>
          </w:rPr>
          <m:t xml:space="preserve">&lt;0: </m:t>
        </m:r>
      </m:oMath>
      <w:r w:rsidR="002B37EF">
        <w:t>high flow overestimation – low flow underestimation</w:t>
      </w:r>
      <w:r w:rsidR="00C9478E">
        <w:t>) and timing error (</w:t>
      </w:r>
      <w:r w:rsidR="00C9478E" w:rsidRPr="00C9478E">
        <w:rPr>
          <w:i/>
        </w:rPr>
        <w:t>r</w:t>
      </w:r>
      <w:r w:rsidR="002B37EF">
        <w:rPr>
          <w:i/>
        </w:rPr>
        <w:t xml:space="preserve">; </w:t>
      </w:r>
      <w:r w:rsidR="002B37EF" w:rsidRPr="002B37EF">
        <w:t>blue (yellow) indicates temporal match (mismatch)</w:t>
      </w:r>
      <w:r w:rsidR="00C9478E" w:rsidRPr="002B37EF">
        <w:t>)</w:t>
      </w:r>
      <w:r w:rsidR="002B37EF">
        <w:t xml:space="preserve">. (e*) type of dynamic error cannot be distinguished. </w:t>
      </w:r>
      <w:r w:rsidR="00CE00C5">
        <w:t>Inset shows</w:t>
      </w:r>
      <w:r w:rsidR="008D5918">
        <w:t xml:space="preserve"> diagnostic polar plot for the mean flow benchmark (j)</w:t>
      </w:r>
      <w:r w:rsidR="002B37EF">
        <w:t>.</w:t>
      </w:r>
      <w:r w:rsidR="00F177F6">
        <w:t xml:space="preserve"> (right) Annotated diagnostic polar plot illustrating the interpretation. Hypothetic FDC plots give examples for the error types.</w:t>
      </w:r>
    </w:p>
    <w:p w14:paraId="7E8E12B1" w14:textId="7632E120" w:rsidR="0044003D" w:rsidRDefault="0044003D" w:rsidP="0044003D">
      <w:pPr>
        <w:pStyle w:val="Caption"/>
      </w:pPr>
      <w:r>
        <w:t xml:space="preserve">Table 1: </w:t>
      </w:r>
      <w:r w:rsidR="0031430A">
        <w:t xml:space="preserve">Comparison of </w:t>
      </w:r>
      <w:r>
        <w:t>DE, KGE and NSE for mimicked errors</w:t>
      </w:r>
    </w:p>
    <w:tbl>
      <w:tblPr>
        <w:tblW w:w="1006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1129"/>
        <w:gridCol w:w="567"/>
        <w:gridCol w:w="709"/>
        <w:gridCol w:w="567"/>
        <w:gridCol w:w="567"/>
        <w:gridCol w:w="567"/>
        <w:gridCol w:w="567"/>
        <w:gridCol w:w="567"/>
        <w:gridCol w:w="567"/>
        <w:gridCol w:w="567"/>
        <w:gridCol w:w="567"/>
        <w:gridCol w:w="709"/>
        <w:gridCol w:w="709"/>
        <w:gridCol w:w="567"/>
        <w:gridCol w:w="708"/>
        <w:gridCol w:w="426"/>
      </w:tblGrid>
      <w:tr w:rsidR="008F7D7E" w:rsidRPr="008F7D7E" w14:paraId="44D0B60C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278AB" w14:textId="77777777" w:rsidR="008F7D7E" w:rsidRPr="008F7D7E" w:rsidRDefault="008F7D7E" w:rsidP="008F7D7E">
            <w:pPr>
              <w:rPr>
                <w:rFonts w:ascii="Helvetica" w:eastAsia="Times New Roman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C077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76E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95C7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DA8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d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FFEC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F06F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C16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B259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D237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i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736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C9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6C85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4F0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0D48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CA03" w14:textId="29176A64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>‘</w:t>
            </w: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'</w:t>
            </w:r>
          </w:p>
        </w:tc>
      </w:tr>
      <w:tr w:rsidR="008F7D7E" w:rsidRPr="008F7D7E" w14:paraId="70A3E815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C5DA" w14:textId="3A034613" w:rsidR="008F7D7E" w:rsidRPr="008F7D7E" w:rsidRDefault="002C1CC6" w:rsidP="008F7D7E">
            <w:pPr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 xml:space="preserve">  </w:t>
            </w:r>
            <w:r w:rsidR="008F7D7E"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D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E75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598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4CD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837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ECC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B24A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8DEE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F00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FC1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B2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EAE9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C9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F6433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B49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3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05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  <w:tr w:rsidR="008F7D7E" w:rsidRPr="008F7D7E" w14:paraId="0B9461DE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66F0" w14:textId="5CE1929A" w:rsidR="008F7D7E" w:rsidRPr="008F7D7E" w:rsidRDefault="002C1CC6" w:rsidP="008F7D7E">
            <w:pPr>
              <w:rPr>
                <w:rFonts w:ascii="Helvetica" w:hAnsi="Helvetica"/>
                <w:color w:val="000000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/>
                        <w:i/>
                        <w:color w:val="000000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/>
                        <w:sz w:val="18"/>
                        <w:szCs w:val="18"/>
                      </w:rPr>
                      <m:t>KGE</m:t>
                    </m:r>
                  </m:e>
                  <m:sub>
                    <m:r>
                      <w:rPr>
                        <w:rFonts w:ascii="Cambria Math" w:hAnsi="Cambria Math"/>
                        <w:color w:val="000000"/>
                        <w:sz w:val="18"/>
                        <w:szCs w:val="18"/>
                      </w:rPr>
                      <m:t>norm</m:t>
                    </m:r>
                  </m:sub>
                </m:sSub>
              </m:oMath>
            </m:oMathPara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E2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DC0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5FFF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96D9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B2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06B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861B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A6E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D7B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561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51F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D90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B8A5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3B2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8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1D4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  <w:tr w:rsidR="008F7D7E" w:rsidRPr="008F7D7E" w14:paraId="3BBE6043" w14:textId="77777777" w:rsidTr="002C1CC6">
        <w:trPr>
          <w:trHeight w:val="320"/>
        </w:trPr>
        <w:tc>
          <w:tcPr>
            <w:tcW w:w="112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42E9" w14:textId="11C51854" w:rsidR="008F7D7E" w:rsidRPr="008F7D7E" w:rsidRDefault="002C1CC6" w:rsidP="008F7D7E">
            <w:pPr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 xml:space="preserve">  </w:t>
            </w:r>
            <w:r w:rsidR="008F7D7E"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NS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C68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FEE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EA8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59B8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BA7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34A9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B1C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A88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14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00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38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39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0E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3.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217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-1.51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780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Paragraph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Paragraph"/>
        <w:numPr>
          <w:ilvl w:val="0"/>
          <w:numId w:val="4"/>
        </w:numPr>
      </w:pPr>
      <w:r>
        <w:t>NSE is not constant for synthetically generated errors</w:t>
      </w:r>
    </w:p>
    <w:p w14:paraId="0CDD2A6C" w14:textId="673BC952" w:rsidR="007E2A45" w:rsidRDefault="006B70A0" w:rsidP="007E2A45">
      <w:r>
        <w:rPr>
          <w:noProof/>
        </w:rPr>
        <w:lastRenderedPageBreak/>
        <w:drawing>
          <wp:inline distT="0" distB="0" distL="0" distR="0" wp14:anchorId="7BA74758" wp14:editId="2BDA5005">
            <wp:extent cx="6197606" cy="569342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s_fdc_real_case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95" t="7471" r="7359" b="3013"/>
                    <a:stretch/>
                  </pic:blipFill>
                  <pic:spPr bwMode="auto">
                    <a:xfrm>
                      <a:off x="0" y="0"/>
                      <a:ext cx="6203383" cy="56987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7A1326D7" w:rsidR="002F6F01" w:rsidRDefault="002F6F01" w:rsidP="002F6F01">
      <w:pPr>
        <w:pStyle w:val="Caption"/>
      </w:pPr>
      <w:r>
        <w:t xml:space="preserve">Figure 4: </w:t>
      </w:r>
      <w:r w:rsidR="00D175D0">
        <w:t>Simulated</w:t>
      </w:r>
      <w:r w:rsidR="00D50863">
        <w:t xml:space="preserve"> </w:t>
      </w:r>
      <w:r w:rsidR="00D175D0">
        <w:t>and observed streamflow</w:t>
      </w:r>
      <w:r w:rsidR="00D50863">
        <w:t xml:space="preserve"> time series</w:t>
      </w:r>
      <w:r w:rsidR="00966BCB">
        <w:t xml:space="preserve"> of real case example (a</w:t>
      </w:r>
      <w:r w:rsidR="004A7BFA">
        <w:t>, c and e</w:t>
      </w:r>
      <w:r w:rsidR="00966BCB">
        <w:t>) and the related flow duration curves (b</w:t>
      </w:r>
      <w:r w:rsidR="004A7BFA">
        <w:t>, d and f</w:t>
      </w:r>
      <w:r w:rsidR="00966BCB">
        <w:t>)</w:t>
      </w:r>
      <w:r w:rsidR="004A7BFA">
        <w:t xml:space="preserve">. </w:t>
      </w:r>
      <w:r w:rsidR="00AC3FFE">
        <w:t xml:space="preserve">Time series </w:t>
      </w:r>
      <w:r w:rsidR="00AD448E">
        <w:t>are derived from the CAMELS dataset (</w:t>
      </w:r>
      <w:r w:rsidR="00AD448E">
        <w:fldChar w:fldCharType="begin"/>
      </w:r>
      <w:r w:rsidR="00AD448E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D448E">
        <w:fldChar w:fldCharType="separate"/>
      </w:r>
      <w:r w:rsidR="00AD448E">
        <w:rPr>
          <w:noProof/>
        </w:rPr>
        <w:t>Newman et al., 2015</w:t>
      </w:r>
      <w:r w:rsidR="00AD448E">
        <w:fldChar w:fldCharType="end"/>
      </w:r>
      <w:r w:rsidR="00AD448E">
        <w:t xml:space="preserve">). Observed time series is the same as in Figure 1. Simulated time series had been produced by model runs with different parameter sets (set id:05, 48, 96) but same input data. </w:t>
      </w:r>
    </w:p>
    <w:p w14:paraId="36E3B2E0" w14:textId="77777777" w:rsidR="002F6F01" w:rsidRDefault="002F6F01" w:rsidP="007E2A45">
      <w:pPr>
        <w:pStyle w:val="Caption"/>
      </w:pPr>
    </w:p>
    <w:p w14:paraId="5056913D" w14:textId="152C1A35" w:rsidR="002F6F01" w:rsidRDefault="002A7C1B" w:rsidP="00A13AFB">
      <w:pPr>
        <w:pStyle w:val="Caption"/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57F61228" wp14:editId="5CEBD52F">
            <wp:extent cx="4153786" cy="4535935"/>
            <wp:effectExtent l="0" t="0" r="12065" b="1079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de_diag_real_case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9367" cy="45638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93EF3" w14:textId="49E2EF79" w:rsidR="007E2A45" w:rsidRDefault="002F6F01" w:rsidP="007E2A45">
      <w:pPr>
        <w:pStyle w:val="Caption"/>
      </w:pPr>
      <w:r>
        <w:t>Figure 5</w:t>
      </w:r>
      <w:r w:rsidR="007E2A45">
        <w:t>: Diagnostic plot for real case example</w:t>
      </w:r>
      <w:r w:rsidR="00AD448E">
        <w:t>. Three different simulation runs are evaluated (</w:t>
      </w:r>
      <w:r w:rsidR="00C53282">
        <w:t xml:space="preserve">05, 48, 94; </w:t>
      </w:r>
      <w:r w:rsidR="00AD448E">
        <w:t>see Figure 4).</w:t>
      </w:r>
      <w:r w:rsidR="00C53282">
        <w:t xml:space="preserve"> </w:t>
      </w:r>
      <w:r w:rsidR="00212179">
        <w:t>All simulations perform well. However, the</w:t>
      </w:r>
      <w:r w:rsidR="00480457">
        <w:t xml:space="preserve"> remaining error is dominated by the</w:t>
      </w:r>
      <w:r w:rsidR="00212179">
        <w:t xml:space="preserve"> dynamic error type</w:t>
      </w:r>
      <w:r w:rsidR="00480457">
        <w:t xml:space="preserve"> </w:t>
      </w:r>
      <w:r w:rsidR="00212179">
        <w:t>while timing i</w:t>
      </w:r>
      <w:r w:rsidR="002B056C">
        <w:t>s excellent</w:t>
      </w:r>
      <w:r w:rsidR="00212179">
        <w:t>.</w:t>
      </w:r>
    </w:p>
    <w:p w14:paraId="469EC519" w14:textId="6898CCF5" w:rsidR="00C716A4" w:rsidRPr="00C716A4" w:rsidRDefault="00C716A4" w:rsidP="00C716A4">
      <w:pPr>
        <w:pStyle w:val="ListParagraph"/>
        <w:numPr>
          <w:ilvl w:val="0"/>
          <w:numId w:val="4"/>
        </w:numPr>
      </w:pPr>
      <w:r>
        <w:t>Overall good performance, dynamic error type dominates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Heading1"/>
      </w:pPr>
      <w:r>
        <w:t>References</w:t>
      </w:r>
    </w:p>
    <w:p w14:paraId="64C446CB" w14:textId="77777777" w:rsidR="00AD448E" w:rsidRPr="005B7224" w:rsidRDefault="000B679B" w:rsidP="00AD448E">
      <w:pPr>
        <w:pStyle w:val="EndNoteBibliography"/>
        <w:rPr>
          <w:noProof/>
          <w:lang w:val="en-GB"/>
        </w:rPr>
      </w:pPr>
      <w:r>
        <w:fldChar w:fldCharType="begin"/>
      </w:r>
      <w:r w:rsidRPr="005B7224">
        <w:rPr>
          <w:lang w:val="en-GB"/>
        </w:rPr>
        <w:instrText xml:space="preserve"> ADDIN EN.REFLIST </w:instrText>
      </w:r>
      <w:r>
        <w:fldChar w:fldCharType="separate"/>
      </w:r>
      <w:r w:rsidR="00AD448E" w:rsidRPr="005B7224">
        <w:rPr>
          <w:noProof/>
          <w:lang w:val="en-GB"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26834BEC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Clark, M. P., Kavetski, D., and Fenicia, F.: Pursuing the method of multiple working hypotheses for hydrological modeling, Water Resources Research, 47, 10.1029/2010wr009827, 2011.</w:t>
      </w:r>
    </w:p>
    <w:p w14:paraId="39B362D3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7BE40667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3BEEADA6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lastRenderedPageBreak/>
        <w:t>Kling, H., Fuchs, M., and Paulin, M.: Runoff conditions in the upper Danube basin under an ensemble of climate change scenarios, Journal of Hydrology, 424-425, 264-277, 10.1016/j.jhydrol.2012.01.011, 2012.</w:t>
      </w:r>
    </w:p>
    <w:p w14:paraId="3588E4BA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Knoben, W. J. M., Freer, J. E., and Woods, R. A.: Technical note: Inherent benchmark or not? Comparing Nash-Sutcliffe and Kling-Gupta efficiency scores, Hydrol. Earth Syst. Sci. Discuss., 2019, 1-7, 10.5194/hess-2019-327, 2019.</w:t>
      </w:r>
    </w:p>
    <w:p w14:paraId="1587AE42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Nash, J. E., and Sutcliffe, J. V.: River flow forecasting through conceptual models part I - A discussion of principles, Journal of Hydrology, 10, 282-290, 10.1016/0022-1694(70)90255-6, 1970.</w:t>
      </w:r>
    </w:p>
    <w:p w14:paraId="6B644C97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6CFC4DAB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1E93F6F5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Schaefli, B., and Gupta, H. V.: Do Nash values have value?, Hydrological Processes, 21, 2075-2080, 10.1002/hyp.6825, 2007.</w:t>
      </w:r>
    </w:p>
    <w:p w14:paraId="43B1C914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5AC61125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5C55D47F" w14:textId="77777777" w:rsidR="00AD448E" w:rsidRPr="005B7224" w:rsidRDefault="00AD448E" w:rsidP="00AD448E">
      <w:pPr>
        <w:pStyle w:val="EndNoteBibliography"/>
        <w:rPr>
          <w:noProof/>
          <w:lang w:val="en-GB"/>
        </w:rPr>
      </w:pPr>
      <w:r w:rsidRPr="005B7224">
        <w:rPr>
          <w:noProof/>
          <w:lang w:val="en-GB"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2E2F22B5" w14:textId="7B8C9C51" w:rsidR="003A4FB4" w:rsidRDefault="000B679B" w:rsidP="003A4FB4">
      <w:pPr>
        <w:pStyle w:val="Caption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</w:rPr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Caption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55728B45" w:rsidR="002F6F01" w:rsidRDefault="000143D4" w:rsidP="004E55EB">
      <w:pPr>
        <w:jc w:val="center"/>
      </w:pPr>
      <w:r>
        <w:rPr>
          <w:noProof/>
        </w:rPr>
        <w:drawing>
          <wp:inline distT="0" distB="0" distL="0" distR="0" wp14:anchorId="2655C796" wp14:editId="42585764">
            <wp:extent cx="3897294" cy="4388611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12" r="12631"/>
                    <a:stretch/>
                  </pic:blipFill>
                  <pic:spPr bwMode="auto">
                    <a:xfrm>
                      <a:off x="0" y="0"/>
                      <a:ext cx="3908705" cy="4401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397D8C03" w:rsidR="0088443E" w:rsidRDefault="0088443E" w:rsidP="000143D4">
      <w:pPr>
        <w:pStyle w:val="Caption"/>
        <w:jc w:val="center"/>
      </w:pPr>
      <w:r>
        <w:t>Figure A2: Polar plot of KGE</w:t>
      </w:r>
    </w:p>
    <w:p w14:paraId="3A684D85" w14:textId="77777777" w:rsidR="0088443E" w:rsidRDefault="0088443E" w:rsidP="002F6F01"/>
    <w:p w14:paraId="2FDE8E47" w14:textId="7C8A4662" w:rsidR="002F6F01" w:rsidRDefault="000143D4" w:rsidP="002F6F01">
      <w:r>
        <w:rPr>
          <w:noProof/>
        </w:rPr>
        <w:lastRenderedPageBreak/>
        <w:drawing>
          <wp:inline distT="0" distB="0" distL="0" distR="0" wp14:anchorId="5FBB24FF" wp14:editId="549137AB">
            <wp:extent cx="6426206" cy="2765320"/>
            <wp:effectExtent l="0" t="0" r="0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scatter_eff_comp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684" t="8184" r="8762" b="3453"/>
                    <a:stretch/>
                  </pic:blipFill>
                  <pic:spPr bwMode="auto">
                    <a:xfrm>
                      <a:off x="0" y="0"/>
                      <a:ext cx="6441288" cy="27718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2D19C6" w14:textId="08B886A0" w:rsidR="002F6F01" w:rsidRDefault="002F6F01" w:rsidP="002F6F01"/>
    <w:p w14:paraId="77401B1A" w14:textId="6298804A" w:rsidR="0088443E" w:rsidRDefault="0088443E" w:rsidP="0088443E">
      <w:pPr>
        <w:pStyle w:val="Caption"/>
      </w:pPr>
      <w:r>
        <w:t xml:space="preserve">Figure A3: </w:t>
      </w:r>
      <w:r w:rsidR="00E67CAE">
        <w:t xml:space="preserve">(a) </w:t>
      </w:r>
      <w:r>
        <w:t xml:space="preserve">Scatterplot </w:t>
      </w:r>
      <w:r w:rsidR="002B056C">
        <w:t xml:space="preserve">to compare </w:t>
      </w:r>
      <w:r w:rsidR="00E67CAE">
        <w:t>DE with KGE (black) and DE with NSE (red), respectively. (b)</w:t>
      </w:r>
      <w:r w:rsidR="00E67CAE" w:rsidRPr="00E67CAE">
        <w:t xml:space="preserve"> </w:t>
      </w:r>
      <w:r w:rsidR="00E67CAE">
        <w:t xml:space="preserve">Scatterplot to compa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 xml:space="preserve">β </m:t>
        </m:r>
      </m:oMath>
      <w:r w:rsidR="00E67CAE">
        <w:t xml:space="preserve">(black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lope</m:t>
            </m:r>
          </m:sub>
        </m:sSub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>α</m:t>
        </m:r>
      </m:oMath>
      <w:r w:rsidR="00E67CAE">
        <w:t xml:space="preserve"> (red), respectively.</w:t>
      </w:r>
    </w:p>
    <w:p w14:paraId="109F13B4" w14:textId="0CE67115" w:rsidR="003656BA" w:rsidRDefault="003656BA" w:rsidP="003656BA">
      <w:pPr>
        <w:pStyle w:val="Caption"/>
      </w:pPr>
      <w:r>
        <w:t>Table A1</w:t>
      </w:r>
      <w:r>
        <w:t xml:space="preserve">: Comparison of </w:t>
      </w:r>
      <w:r>
        <w:t>metric components</w:t>
      </w:r>
    </w:p>
    <w:tbl>
      <w:tblPr>
        <w:tblW w:w="10746" w:type="dxa"/>
        <w:tblInd w:w="-11" w:type="dxa"/>
        <w:tblLayout w:type="fixed"/>
        <w:tblLook w:val="04A0" w:firstRow="1" w:lastRow="0" w:firstColumn="1" w:lastColumn="0" w:noHBand="0" w:noVBand="1"/>
      </w:tblPr>
      <w:tblGrid>
        <w:gridCol w:w="981"/>
        <w:gridCol w:w="701"/>
        <w:gridCol w:w="700"/>
        <w:gridCol w:w="567"/>
        <w:gridCol w:w="709"/>
        <w:gridCol w:w="425"/>
        <w:gridCol w:w="709"/>
        <w:gridCol w:w="669"/>
        <w:gridCol w:w="607"/>
        <w:gridCol w:w="709"/>
        <w:gridCol w:w="708"/>
        <w:gridCol w:w="709"/>
        <w:gridCol w:w="709"/>
        <w:gridCol w:w="709"/>
        <w:gridCol w:w="708"/>
        <w:gridCol w:w="426"/>
      </w:tblGrid>
      <w:tr w:rsidR="00FC0AD4" w:rsidRPr="00FC0AD4" w14:paraId="49566E93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9E0" w14:textId="7777777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E5C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a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563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89AA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11A5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14C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617B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f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7D5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g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77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7513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i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738B7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B127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B00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0C5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F1BF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n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661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6E435A5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DEAA" w14:textId="6CA51B0C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CA6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45B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E3E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43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81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267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272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07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FDD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3E9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600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3C4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BD9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555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545D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415E53C0" w14:textId="77777777" w:rsidTr="00B526C3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E92A" w14:textId="4FBB9693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AB2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C82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DA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525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CE8B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79C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514E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7F3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03BB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FDA6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BC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C342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EA9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45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487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1D0095FA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803" w14:textId="7777777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i/>
                <w:color w:val="000000"/>
                <w:sz w:val="20"/>
                <w:szCs w:val="20"/>
              </w:rPr>
            </w:pPr>
            <w:r w:rsidRPr="00FC0AD4">
              <w:rPr>
                <w:rFonts w:ascii="Helvetica" w:eastAsia="Times New Roman" w:hAnsi="Helvetica"/>
                <w:i/>
                <w:color w:val="000000"/>
                <w:sz w:val="20"/>
                <w:szCs w:val="20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FE1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D0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086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C2D1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89F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EA9A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0A06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473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1BA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8FBC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1C5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488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917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A3BF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0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AE5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5418941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6526" w14:textId="48884AC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27A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57BD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2A0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9A0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A51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17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D91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5EF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C8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4442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6F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551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BD8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EFC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9C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71E643C8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A334" w14:textId="73C0626D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E21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BB9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4A6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E3FA3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317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BFF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DB0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201F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8FA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510BB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D2E8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9D1F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E53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09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4030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FC0AD4" w:rsidRPr="00FC0AD4" w14:paraId="0066980B" w14:textId="77777777" w:rsidTr="00FC0AD4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5571" w14:textId="570800E7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9EC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BF4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0D1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4F0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3B3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FE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C8A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6807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22B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CD72A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F07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215A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4EB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88B9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6CF9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FC0AD4" w:rsidRPr="00FC0AD4" w14:paraId="4CBFFAC3" w14:textId="77777777" w:rsidTr="00FC0AD4">
        <w:trPr>
          <w:trHeight w:val="28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9CB5" w14:textId="1DCE8BB8" w:rsidR="00FC0AD4" w:rsidRPr="00FC0AD4" w:rsidRDefault="00FC0AD4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FCD3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9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D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08D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5DD7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3D8EC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AB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F3D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1CDB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B54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AA5091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C5B6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9455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6A14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75C02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04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6AEE" w14:textId="77777777" w:rsidR="00FC0AD4" w:rsidRPr="00FC0AD4" w:rsidRDefault="00FC0AD4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</w:tbl>
    <w:p w14:paraId="6649AE13" w14:textId="77777777" w:rsidR="003656BA" w:rsidRPr="003656BA" w:rsidRDefault="003656BA" w:rsidP="003656BA"/>
    <w:p w14:paraId="243F87FD" w14:textId="60DDB85A" w:rsidR="00AD38DE" w:rsidRDefault="003656BA" w:rsidP="007138A5">
      <w:pPr>
        <w:pStyle w:val="Caption"/>
      </w:pPr>
      <w:r>
        <w:t>Table A2</w:t>
      </w:r>
      <w:r w:rsidR="007138A5">
        <w:t xml:space="preserve">: Comparison of DE, KGE and NSE for </w:t>
      </w:r>
      <w:r w:rsidR="00C44143">
        <w:t>real case example</w:t>
      </w:r>
    </w:p>
    <w:tbl>
      <w:tblPr>
        <w:tblW w:w="10632" w:type="dxa"/>
        <w:tblInd w:w="103" w:type="dxa"/>
        <w:tblLayout w:type="fixed"/>
        <w:tblLook w:val="04A0" w:firstRow="1" w:lastRow="0" w:firstColumn="1" w:lastColumn="0" w:noHBand="0" w:noVBand="1"/>
      </w:tblPr>
      <w:tblGrid>
        <w:gridCol w:w="562"/>
        <w:gridCol w:w="993"/>
        <w:gridCol w:w="850"/>
        <w:gridCol w:w="708"/>
        <w:gridCol w:w="851"/>
        <w:gridCol w:w="856"/>
        <w:gridCol w:w="992"/>
        <w:gridCol w:w="851"/>
        <w:gridCol w:w="850"/>
        <w:gridCol w:w="992"/>
        <w:gridCol w:w="709"/>
        <w:gridCol w:w="709"/>
        <w:gridCol w:w="709"/>
      </w:tblGrid>
      <w:tr w:rsidR="00C44143" w:rsidRPr="00AD38DE" w14:paraId="0FF931CC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67BB0562" w:rsidR="00AD38DE" w:rsidRPr="00AD38DE" w:rsidRDefault="00AD38DE" w:rsidP="00FC0AD4">
            <w:pPr>
              <w:ind w:left="-478" w:firstLine="285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 </w:t>
            </w:r>
            <w:r w:rsidR="00C44143">
              <w:rPr>
                <w:rFonts w:ascii="Helvetica Neue" w:hAnsi="Helvetica Neue"/>
                <w:color w:val="000000"/>
                <w:sz w:val="16"/>
                <w:szCs w:val="16"/>
              </w:rPr>
              <w:t>set_id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233C942A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AD38DE" w:rsidRPr="00AD38DE" w:rsidRDefault="00D211D0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</w:p>
        </w:tc>
        <w:tc>
          <w:tcPr>
            <w:tcW w:w="8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397C6" w14:textId="4FEBA38C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fb</m:t>
                    </m:r>
                  </m:sub>
                </m:sSub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0E45995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04FD6700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7FF72F9B" w:rsidR="00AD38DE" w:rsidRPr="00AD38DE" w:rsidRDefault="00D211D0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φ</m:t>
                </m:r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6E68D34D" w:rsidR="00AD38DE" w:rsidRPr="00AD38DE" w:rsidRDefault="002A7C1B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G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</m:t>
                    </m:r>
                  </m:sub>
                </m:sSub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23A10E10" w:rsidR="00AD38DE" w:rsidRPr="00AD38DE" w:rsidRDefault="003656BA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19D03D7E" w:rsidR="00AD38DE" w:rsidRPr="00AD38DE" w:rsidRDefault="003656BA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AD38DE" w:rsidRPr="00AD38DE" w:rsidRDefault="00AD38DE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NSE</w:t>
            </w:r>
          </w:p>
        </w:tc>
      </w:tr>
      <w:tr w:rsidR="00C44143" w:rsidRPr="00AD38DE" w14:paraId="30051D10" w14:textId="77777777" w:rsidTr="007B44D1">
        <w:trPr>
          <w:trHeight w:val="429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0252B2C1" w:rsidR="00AD38DE" w:rsidRPr="00AD38DE" w:rsidRDefault="00021A17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t>0</w:t>
            </w:r>
            <w:r w:rsidR="00AD38DE" w:rsidRPr="00AD38DE">
              <w:rPr>
                <w:rFonts w:ascii="Helvetica Neue" w:hAnsi="Helvetica Neue"/>
                <w:color w:val="000000"/>
                <w:sz w:val="16"/>
                <w:szCs w:val="16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DA5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D1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242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B59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7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62A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8425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48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8E5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7F5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CBC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5A59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E5F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24583A9F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E0A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FA5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4C2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FDCA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6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04FF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9F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D6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53D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3142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8101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B68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84C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7</w:t>
            </w:r>
          </w:p>
        </w:tc>
      </w:tr>
      <w:tr w:rsidR="00C44143" w:rsidRPr="00AD38DE" w14:paraId="6C147F29" w14:textId="77777777" w:rsidTr="007B44D1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AD38DE" w:rsidRPr="00AD38DE" w:rsidRDefault="00AD38DE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BDA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2D1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1794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754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5C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6658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431D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73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0626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C99B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0510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3B23" w14:textId="77777777" w:rsidR="00AD38DE" w:rsidRPr="00AD38DE" w:rsidRDefault="00AD38DE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0.78</w:t>
            </w:r>
          </w:p>
        </w:tc>
      </w:tr>
    </w:tbl>
    <w:p w14:paraId="66C4D7C3" w14:textId="77777777" w:rsidR="00AD38DE" w:rsidRPr="00AD38DE" w:rsidRDefault="00AD38DE" w:rsidP="007B44D1">
      <w:pPr>
        <w:jc w:val="center"/>
      </w:pPr>
    </w:p>
    <w:p w14:paraId="20712FE6" w14:textId="1E7344A5" w:rsidR="0088443E" w:rsidRDefault="00810690" w:rsidP="001A14E2">
      <w:pPr>
        <w:jc w:val="center"/>
      </w:pPr>
      <w:r>
        <w:rPr>
          <w:noProof/>
        </w:rPr>
        <w:lastRenderedPageBreak/>
        <w:drawing>
          <wp:inline distT="0" distB="0" distL="0" distR="0" wp14:anchorId="471D4250" wp14:editId="135A8AE2">
            <wp:extent cx="3346047" cy="3795764"/>
            <wp:effectExtent l="0" t="0" r="698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kge_diag_real_case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37"/>
                    <a:stretch/>
                  </pic:blipFill>
                  <pic:spPr bwMode="auto">
                    <a:xfrm>
                      <a:off x="0" y="0"/>
                      <a:ext cx="3356258" cy="38073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729255C3" w:rsidR="001A14E2" w:rsidRDefault="001A14E2" w:rsidP="00810690">
      <w:pPr>
        <w:pStyle w:val="Caption"/>
        <w:jc w:val="center"/>
      </w:pPr>
      <w:r>
        <w:t xml:space="preserve">Figure A4: </w:t>
      </w:r>
      <w:r w:rsidR="002F014E">
        <w:t>Polar plot of KGE for real case example</w:t>
      </w:r>
    </w:p>
    <w:p w14:paraId="6BE91E7E" w14:textId="14BA4709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7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02A0AA7" w14:textId="77777777" w:rsidR="004135FB" w:rsidRDefault="004135FB" w:rsidP="006D0C96">
      <w:r>
        <w:separator/>
      </w:r>
    </w:p>
  </w:endnote>
  <w:endnote w:type="continuationSeparator" w:id="0">
    <w:p w14:paraId="53EBD069" w14:textId="77777777" w:rsidR="004135FB" w:rsidRDefault="004135FB" w:rsidP="006D0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2A7C1B" w:rsidRDefault="002A7C1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F5DEF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44AA5123" w14:textId="77777777" w:rsidR="002A7C1B" w:rsidRDefault="002A7C1B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E0A2B41" w14:textId="77777777" w:rsidR="004135FB" w:rsidRDefault="004135FB" w:rsidP="006D0C96">
      <w:r>
        <w:separator/>
      </w:r>
    </w:p>
  </w:footnote>
  <w:footnote w:type="continuationSeparator" w:id="0">
    <w:p w14:paraId="75DA3B74" w14:textId="77777777" w:rsidR="004135FB" w:rsidRDefault="004135FB" w:rsidP="006D0C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GB" w:vendorID="2" w:dllVersion="6" w:checkStyle="0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235&lt;/item&gt;&lt;item&gt;5237&lt;/item&gt;&lt;item&gt;5238&lt;/item&gt;&lt;item&gt;5239&lt;/item&gt;&lt;item&gt;5240&lt;/item&gt;&lt;item&gt;5242&lt;/item&gt;&lt;item&gt;5243&lt;/item&gt;&lt;item&gt;5246&lt;/item&gt;&lt;item&gt;5251&lt;/item&gt;&lt;item&gt;5253&lt;/item&gt;&lt;item&gt;5254&lt;/item&gt;&lt;item&gt;5255&lt;/item&gt;&lt;item&gt;5256&lt;/item&gt;&lt;/record-ids&gt;&lt;/item&gt;&lt;/Libraries&gt;"/>
  </w:docVars>
  <w:rsids>
    <w:rsidRoot w:val="00564213"/>
    <w:rsid w:val="000003FA"/>
    <w:rsid w:val="000143D4"/>
    <w:rsid w:val="000159B4"/>
    <w:rsid w:val="00021A17"/>
    <w:rsid w:val="00050C58"/>
    <w:rsid w:val="0005690A"/>
    <w:rsid w:val="0005760C"/>
    <w:rsid w:val="00073244"/>
    <w:rsid w:val="00075F28"/>
    <w:rsid w:val="00085E87"/>
    <w:rsid w:val="000A1B66"/>
    <w:rsid w:val="000B5A5B"/>
    <w:rsid w:val="000B679B"/>
    <w:rsid w:val="000C36F4"/>
    <w:rsid w:val="000C3A9F"/>
    <w:rsid w:val="000C6E59"/>
    <w:rsid w:val="001069A2"/>
    <w:rsid w:val="00143368"/>
    <w:rsid w:val="00156793"/>
    <w:rsid w:val="00156F3D"/>
    <w:rsid w:val="00166C43"/>
    <w:rsid w:val="00167798"/>
    <w:rsid w:val="00182906"/>
    <w:rsid w:val="00193B05"/>
    <w:rsid w:val="00194C19"/>
    <w:rsid w:val="001A14E2"/>
    <w:rsid w:val="001A4DCE"/>
    <w:rsid w:val="001A5A6F"/>
    <w:rsid w:val="001B37E1"/>
    <w:rsid w:val="001B714F"/>
    <w:rsid w:val="001C5EB9"/>
    <w:rsid w:val="001D1728"/>
    <w:rsid w:val="001D6B9A"/>
    <w:rsid w:val="00203F92"/>
    <w:rsid w:val="00212179"/>
    <w:rsid w:val="00212788"/>
    <w:rsid w:val="00253514"/>
    <w:rsid w:val="002553A1"/>
    <w:rsid w:val="00260DE8"/>
    <w:rsid w:val="00275342"/>
    <w:rsid w:val="002949A6"/>
    <w:rsid w:val="002A7C1B"/>
    <w:rsid w:val="002B056C"/>
    <w:rsid w:val="002B37EF"/>
    <w:rsid w:val="002C18FF"/>
    <w:rsid w:val="002C1CC6"/>
    <w:rsid w:val="002D5823"/>
    <w:rsid w:val="002E5D44"/>
    <w:rsid w:val="002F014E"/>
    <w:rsid w:val="002F6F01"/>
    <w:rsid w:val="002F7F15"/>
    <w:rsid w:val="003045D6"/>
    <w:rsid w:val="003118C8"/>
    <w:rsid w:val="0031430A"/>
    <w:rsid w:val="00334169"/>
    <w:rsid w:val="00334D56"/>
    <w:rsid w:val="003403AE"/>
    <w:rsid w:val="00340F40"/>
    <w:rsid w:val="00354D0F"/>
    <w:rsid w:val="00356AA9"/>
    <w:rsid w:val="003656BA"/>
    <w:rsid w:val="00380F8E"/>
    <w:rsid w:val="00386D75"/>
    <w:rsid w:val="003A4FB4"/>
    <w:rsid w:val="003B4ABF"/>
    <w:rsid w:val="003B5BD0"/>
    <w:rsid w:val="003B7A69"/>
    <w:rsid w:val="003D0F44"/>
    <w:rsid w:val="003D5288"/>
    <w:rsid w:val="003E085D"/>
    <w:rsid w:val="003F487F"/>
    <w:rsid w:val="003F5DEF"/>
    <w:rsid w:val="004011EE"/>
    <w:rsid w:val="004135FB"/>
    <w:rsid w:val="004143F0"/>
    <w:rsid w:val="004158AF"/>
    <w:rsid w:val="00423DE5"/>
    <w:rsid w:val="004253F6"/>
    <w:rsid w:val="004267C9"/>
    <w:rsid w:val="00430255"/>
    <w:rsid w:val="0044003D"/>
    <w:rsid w:val="00444DEC"/>
    <w:rsid w:val="00450C94"/>
    <w:rsid w:val="00450DB9"/>
    <w:rsid w:val="00463568"/>
    <w:rsid w:val="00471D71"/>
    <w:rsid w:val="00480457"/>
    <w:rsid w:val="004911B7"/>
    <w:rsid w:val="004A0175"/>
    <w:rsid w:val="004A4D0D"/>
    <w:rsid w:val="004A7AFA"/>
    <w:rsid w:val="004A7BFA"/>
    <w:rsid w:val="004C1AE7"/>
    <w:rsid w:val="004C24D6"/>
    <w:rsid w:val="004D0F1A"/>
    <w:rsid w:val="004D756D"/>
    <w:rsid w:val="004E1E4A"/>
    <w:rsid w:val="004E3BE1"/>
    <w:rsid w:val="004E55EB"/>
    <w:rsid w:val="004F3F76"/>
    <w:rsid w:val="00502FA3"/>
    <w:rsid w:val="005049E6"/>
    <w:rsid w:val="00512BD4"/>
    <w:rsid w:val="005209E9"/>
    <w:rsid w:val="00534D0E"/>
    <w:rsid w:val="00534DD5"/>
    <w:rsid w:val="00545B60"/>
    <w:rsid w:val="00547AC8"/>
    <w:rsid w:val="0055217B"/>
    <w:rsid w:val="00554700"/>
    <w:rsid w:val="005562B7"/>
    <w:rsid w:val="00564213"/>
    <w:rsid w:val="00565A16"/>
    <w:rsid w:val="005665B5"/>
    <w:rsid w:val="0058626C"/>
    <w:rsid w:val="005A4F32"/>
    <w:rsid w:val="005B2674"/>
    <w:rsid w:val="005B7224"/>
    <w:rsid w:val="005B7BE0"/>
    <w:rsid w:val="005C2E5A"/>
    <w:rsid w:val="00606728"/>
    <w:rsid w:val="00611C66"/>
    <w:rsid w:val="0061217F"/>
    <w:rsid w:val="006326D7"/>
    <w:rsid w:val="00633304"/>
    <w:rsid w:val="00635E89"/>
    <w:rsid w:val="006578C6"/>
    <w:rsid w:val="0066662F"/>
    <w:rsid w:val="00670F05"/>
    <w:rsid w:val="00674923"/>
    <w:rsid w:val="0067708C"/>
    <w:rsid w:val="00677297"/>
    <w:rsid w:val="00682C32"/>
    <w:rsid w:val="006908FD"/>
    <w:rsid w:val="00691FCC"/>
    <w:rsid w:val="00696FDF"/>
    <w:rsid w:val="006A40A6"/>
    <w:rsid w:val="006A4394"/>
    <w:rsid w:val="006A5192"/>
    <w:rsid w:val="006A6EED"/>
    <w:rsid w:val="006B70A0"/>
    <w:rsid w:val="006D0C96"/>
    <w:rsid w:val="006D1079"/>
    <w:rsid w:val="006E210A"/>
    <w:rsid w:val="006E48D7"/>
    <w:rsid w:val="006F56BE"/>
    <w:rsid w:val="00704642"/>
    <w:rsid w:val="0070537F"/>
    <w:rsid w:val="007071A8"/>
    <w:rsid w:val="00711377"/>
    <w:rsid w:val="007138A5"/>
    <w:rsid w:val="0073604E"/>
    <w:rsid w:val="00736165"/>
    <w:rsid w:val="007377BD"/>
    <w:rsid w:val="00741BAE"/>
    <w:rsid w:val="007454BE"/>
    <w:rsid w:val="00750E1D"/>
    <w:rsid w:val="00751A44"/>
    <w:rsid w:val="007526E6"/>
    <w:rsid w:val="00754789"/>
    <w:rsid w:val="00755FEE"/>
    <w:rsid w:val="007716A1"/>
    <w:rsid w:val="00795CC2"/>
    <w:rsid w:val="00796A7F"/>
    <w:rsid w:val="007A68BD"/>
    <w:rsid w:val="007B3595"/>
    <w:rsid w:val="007B44D1"/>
    <w:rsid w:val="007E2A45"/>
    <w:rsid w:val="007F5A23"/>
    <w:rsid w:val="00800A44"/>
    <w:rsid w:val="00805B7C"/>
    <w:rsid w:val="0081037B"/>
    <w:rsid w:val="00810690"/>
    <w:rsid w:val="008205DF"/>
    <w:rsid w:val="00823580"/>
    <w:rsid w:val="008302C9"/>
    <w:rsid w:val="0084451C"/>
    <w:rsid w:val="00845FA6"/>
    <w:rsid w:val="00852BDC"/>
    <w:rsid w:val="00855006"/>
    <w:rsid w:val="008609A3"/>
    <w:rsid w:val="00866EFD"/>
    <w:rsid w:val="0088443E"/>
    <w:rsid w:val="0088661D"/>
    <w:rsid w:val="008976B8"/>
    <w:rsid w:val="008B719F"/>
    <w:rsid w:val="008D5918"/>
    <w:rsid w:val="008E213F"/>
    <w:rsid w:val="008E3110"/>
    <w:rsid w:val="008E4330"/>
    <w:rsid w:val="008F7D7E"/>
    <w:rsid w:val="009030A4"/>
    <w:rsid w:val="009150E4"/>
    <w:rsid w:val="0091791F"/>
    <w:rsid w:val="00932F15"/>
    <w:rsid w:val="009330E6"/>
    <w:rsid w:val="00943440"/>
    <w:rsid w:val="00944695"/>
    <w:rsid w:val="0094512A"/>
    <w:rsid w:val="00947618"/>
    <w:rsid w:val="009507DA"/>
    <w:rsid w:val="00956731"/>
    <w:rsid w:val="009612B6"/>
    <w:rsid w:val="00966BCB"/>
    <w:rsid w:val="00970BCA"/>
    <w:rsid w:val="009A777A"/>
    <w:rsid w:val="009B63B4"/>
    <w:rsid w:val="009D18E6"/>
    <w:rsid w:val="009D38E2"/>
    <w:rsid w:val="009F2C0A"/>
    <w:rsid w:val="009F3504"/>
    <w:rsid w:val="00A10DC6"/>
    <w:rsid w:val="00A13AFB"/>
    <w:rsid w:val="00A22606"/>
    <w:rsid w:val="00A22CE8"/>
    <w:rsid w:val="00A42724"/>
    <w:rsid w:val="00A619BB"/>
    <w:rsid w:val="00A70C58"/>
    <w:rsid w:val="00A801B2"/>
    <w:rsid w:val="00A81CDE"/>
    <w:rsid w:val="00AA41F6"/>
    <w:rsid w:val="00AA75F0"/>
    <w:rsid w:val="00AC3FFE"/>
    <w:rsid w:val="00AD0FA9"/>
    <w:rsid w:val="00AD38DE"/>
    <w:rsid w:val="00AD448E"/>
    <w:rsid w:val="00AE1505"/>
    <w:rsid w:val="00AE2BB3"/>
    <w:rsid w:val="00AE2D74"/>
    <w:rsid w:val="00AE4157"/>
    <w:rsid w:val="00AF2757"/>
    <w:rsid w:val="00AF5419"/>
    <w:rsid w:val="00B00943"/>
    <w:rsid w:val="00B07E2D"/>
    <w:rsid w:val="00B303DE"/>
    <w:rsid w:val="00B34E46"/>
    <w:rsid w:val="00B4015F"/>
    <w:rsid w:val="00B47654"/>
    <w:rsid w:val="00B5719D"/>
    <w:rsid w:val="00B652D9"/>
    <w:rsid w:val="00B72888"/>
    <w:rsid w:val="00B75284"/>
    <w:rsid w:val="00B75342"/>
    <w:rsid w:val="00B909BB"/>
    <w:rsid w:val="00B94A58"/>
    <w:rsid w:val="00BA3209"/>
    <w:rsid w:val="00BA327F"/>
    <w:rsid w:val="00BB5B55"/>
    <w:rsid w:val="00BC41D3"/>
    <w:rsid w:val="00BD0523"/>
    <w:rsid w:val="00BD2372"/>
    <w:rsid w:val="00BD6668"/>
    <w:rsid w:val="00BE4EF9"/>
    <w:rsid w:val="00BF1E73"/>
    <w:rsid w:val="00BF25BD"/>
    <w:rsid w:val="00C1589F"/>
    <w:rsid w:val="00C203E9"/>
    <w:rsid w:val="00C26311"/>
    <w:rsid w:val="00C342BB"/>
    <w:rsid w:val="00C35812"/>
    <w:rsid w:val="00C358A8"/>
    <w:rsid w:val="00C44143"/>
    <w:rsid w:val="00C53282"/>
    <w:rsid w:val="00C5335D"/>
    <w:rsid w:val="00C56462"/>
    <w:rsid w:val="00C6244A"/>
    <w:rsid w:val="00C71080"/>
    <w:rsid w:val="00C716A4"/>
    <w:rsid w:val="00C82F79"/>
    <w:rsid w:val="00C85E7F"/>
    <w:rsid w:val="00C9478E"/>
    <w:rsid w:val="00C96E27"/>
    <w:rsid w:val="00CC51D0"/>
    <w:rsid w:val="00CD48D2"/>
    <w:rsid w:val="00CE00C5"/>
    <w:rsid w:val="00D175D0"/>
    <w:rsid w:val="00D211D0"/>
    <w:rsid w:val="00D24605"/>
    <w:rsid w:val="00D32B5E"/>
    <w:rsid w:val="00D40CE0"/>
    <w:rsid w:val="00D50863"/>
    <w:rsid w:val="00D536CD"/>
    <w:rsid w:val="00D56803"/>
    <w:rsid w:val="00D83B6F"/>
    <w:rsid w:val="00D86AF5"/>
    <w:rsid w:val="00D94104"/>
    <w:rsid w:val="00D941F2"/>
    <w:rsid w:val="00DA6657"/>
    <w:rsid w:val="00DB0DE0"/>
    <w:rsid w:val="00DB4E53"/>
    <w:rsid w:val="00DB5769"/>
    <w:rsid w:val="00DB5B8E"/>
    <w:rsid w:val="00DD41DA"/>
    <w:rsid w:val="00DE6C26"/>
    <w:rsid w:val="00DE75B6"/>
    <w:rsid w:val="00DF3020"/>
    <w:rsid w:val="00DF7D12"/>
    <w:rsid w:val="00E00339"/>
    <w:rsid w:val="00E01E98"/>
    <w:rsid w:val="00E06320"/>
    <w:rsid w:val="00E142A8"/>
    <w:rsid w:val="00E16C70"/>
    <w:rsid w:val="00E32D22"/>
    <w:rsid w:val="00E34852"/>
    <w:rsid w:val="00E46AB1"/>
    <w:rsid w:val="00E67CAE"/>
    <w:rsid w:val="00E71451"/>
    <w:rsid w:val="00E95D8C"/>
    <w:rsid w:val="00EA3176"/>
    <w:rsid w:val="00EC4993"/>
    <w:rsid w:val="00ED2C69"/>
    <w:rsid w:val="00ED6B96"/>
    <w:rsid w:val="00EE4326"/>
    <w:rsid w:val="00EE58C0"/>
    <w:rsid w:val="00EF675F"/>
    <w:rsid w:val="00EF6FDB"/>
    <w:rsid w:val="00F10735"/>
    <w:rsid w:val="00F177F6"/>
    <w:rsid w:val="00F35903"/>
    <w:rsid w:val="00F373FF"/>
    <w:rsid w:val="00F4342F"/>
    <w:rsid w:val="00F43485"/>
    <w:rsid w:val="00F4391D"/>
    <w:rsid w:val="00F43EAA"/>
    <w:rsid w:val="00F512A5"/>
    <w:rsid w:val="00F5258E"/>
    <w:rsid w:val="00F53C39"/>
    <w:rsid w:val="00F64580"/>
    <w:rsid w:val="00F647BC"/>
    <w:rsid w:val="00F64C9C"/>
    <w:rsid w:val="00F6509D"/>
    <w:rsid w:val="00F7333D"/>
    <w:rsid w:val="00F843F2"/>
    <w:rsid w:val="00FA4683"/>
    <w:rsid w:val="00FB0868"/>
    <w:rsid w:val="00FB2E1F"/>
    <w:rsid w:val="00FB55E8"/>
    <w:rsid w:val="00FC0AD4"/>
    <w:rsid w:val="00FD0002"/>
    <w:rsid w:val="00FE0583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C0AD4"/>
    <w:rPr>
      <w:rFonts w:ascii="Times New Roman" w:hAnsi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/>
      <w:jc w:val="both"/>
      <w:outlineLvl w:val="0"/>
    </w:pPr>
    <w:rPr>
      <w:rFonts w:eastAsia="Times New Roman" w:cs="Arial"/>
      <w:b/>
      <w:bCs/>
      <w:color w:val="000000"/>
      <w:kern w:val="32"/>
      <w:sz w:val="20"/>
      <w:szCs w:val="32"/>
      <w:lang w:eastAsia="de-DE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/>
      <w:jc w:val="both"/>
      <w:outlineLvl w:val="1"/>
    </w:pPr>
    <w:rPr>
      <w:rFonts w:eastAsia="Times New Roman" w:cs="Arial"/>
      <w:b/>
      <w:bCs/>
      <w:iCs/>
      <w:sz w:val="20"/>
      <w:szCs w:val="28"/>
      <w:lang w:eastAsia="de-DE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/>
      <w:jc w:val="both"/>
      <w:outlineLvl w:val="2"/>
    </w:pPr>
    <w:rPr>
      <w:rFonts w:eastAsia="Times New Roman" w:cs="Arial"/>
      <w:b/>
      <w:bCs/>
      <w:sz w:val="20"/>
      <w:szCs w:val="26"/>
      <w:lang w:eastAsia="de-DE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spacing w:line="360" w:lineRule="auto"/>
      <w:jc w:val="both"/>
      <w:outlineLvl w:val="3"/>
    </w:pPr>
    <w:rPr>
      <w:rFonts w:eastAsia="Times New Roman"/>
      <w:b/>
      <w:bCs/>
      <w:sz w:val="20"/>
      <w:szCs w:val="28"/>
      <w:lang w:eastAsia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pPr>
      <w:spacing w:line="360" w:lineRule="auto"/>
      <w:jc w:val="both"/>
    </w:pPr>
    <w:rPr>
      <w:rFonts w:eastAsia="Times New Roman"/>
      <w:b/>
      <w:sz w:val="20"/>
      <w:lang w:eastAsia="de-DE"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  <w:spacing w:line="360" w:lineRule="auto"/>
      <w:jc w:val="both"/>
    </w:pPr>
    <w:rPr>
      <w:rFonts w:eastAsia="Times New Roman"/>
      <w:sz w:val="20"/>
      <w:lang w:eastAsia="de-DE"/>
    </w:r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  <w:spacing w:line="360" w:lineRule="auto"/>
      <w:jc w:val="both"/>
    </w:pPr>
    <w:rPr>
      <w:rFonts w:eastAsia="Times New Roman"/>
      <w:sz w:val="20"/>
      <w:lang w:eastAsia="de-DE"/>
    </w:r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  <w:jc w:val="both"/>
    </w:pPr>
    <w:rPr>
      <w:rFonts w:eastAsia="Times New Roman"/>
      <w:color w:val="808080"/>
      <w:sz w:val="13"/>
      <w:lang w:eastAsia="de-DE"/>
    </w:rPr>
  </w:style>
  <w:style w:type="paragraph" w:customStyle="1" w:styleId="Name">
    <w:name w:val="Name"/>
    <w:basedOn w:val="Normal"/>
    <w:rsid w:val="00ED6B96"/>
    <w:pPr>
      <w:spacing w:before="160" w:after="80" w:line="360" w:lineRule="auto"/>
      <w:jc w:val="both"/>
    </w:pPr>
    <w:rPr>
      <w:rFonts w:ascii="Book Antiqua" w:eastAsia="Times New Roman" w:hAnsi="Book Antiqua"/>
      <w:color w:val="808080"/>
      <w:sz w:val="22"/>
      <w:lang w:eastAsia="de-DE"/>
    </w:rPr>
  </w:style>
  <w:style w:type="paragraph" w:customStyle="1" w:styleId="CopernicusWordtemplate">
    <w:name w:val="Copernicus_Word_template"/>
    <w:basedOn w:val="Normal"/>
    <w:link w:val="CopernicusWordtemplateChar"/>
    <w:rsid w:val="00B5719D"/>
    <w:pPr>
      <w:spacing w:line="360" w:lineRule="auto"/>
      <w:jc w:val="both"/>
    </w:pPr>
    <w:rPr>
      <w:rFonts w:eastAsia="Times New Roman"/>
      <w:sz w:val="20"/>
      <w:lang w:eastAsia="de-DE"/>
    </w:rPr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  <w:jc w:val="both"/>
    </w:pPr>
    <w:rPr>
      <w:rFonts w:eastAsia="Times New Roman"/>
      <w:b/>
      <w:sz w:val="34"/>
      <w:lang w:eastAsia="de-DE"/>
    </w:rPr>
  </w:style>
  <w:style w:type="paragraph" w:styleId="ListParagraph">
    <w:name w:val="List Paragraph"/>
    <w:basedOn w:val="Normal"/>
    <w:uiPriority w:val="34"/>
    <w:rsid w:val="00B4015F"/>
    <w:pPr>
      <w:spacing w:line="360" w:lineRule="auto"/>
      <w:ind w:left="720"/>
      <w:contextualSpacing/>
      <w:jc w:val="both"/>
    </w:pPr>
    <w:rPr>
      <w:rFonts w:eastAsia="Times New Roman"/>
      <w:sz w:val="20"/>
      <w:lang w:eastAsia="de-DE"/>
    </w:r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/>
      <w:contextualSpacing/>
      <w:jc w:val="both"/>
    </w:pPr>
    <w:rPr>
      <w:rFonts w:eastAsia="Times New Roman"/>
      <w:sz w:val="20"/>
      <w:lang w:eastAsia="de-DE"/>
    </w:r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jc w:val="both"/>
    </w:pPr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 w:line="360" w:lineRule="auto"/>
      <w:jc w:val="both"/>
    </w:pPr>
    <w:rPr>
      <w:rFonts w:ascii="Cambria Math" w:eastAsia="Times New Roman" w:hAnsi="Cambria Math"/>
      <w:sz w:val="20"/>
      <w:lang w:eastAsia="de-DE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/>
      <w:jc w:val="both"/>
    </w:pPr>
    <w:rPr>
      <w:rFonts w:eastAsia="Times New Roman"/>
      <w:b/>
      <w:bCs/>
      <w:sz w:val="18"/>
      <w:szCs w:val="18"/>
      <w:lang w:eastAsia="de-DE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jc w:val="both"/>
    </w:pPr>
    <w:rPr>
      <w:rFonts w:eastAsia="Times New Roman"/>
      <w:sz w:val="20"/>
      <w:lang w:eastAsia="de-DE"/>
    </w:r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/>
      <w:jc w:val="both"/>
    </w:pPr>
    <w:rPr>
      <w:rFonts w:eastAsia="Times New Roman"/>
      <w:sz w:val="20"/>
      <w:lang w:eastAsia="de-DE"/>
    </w:r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/>
      <w:contextualSpacing/>
      <w:jc w:val="both"/>
    </w:pPr>
    <w:rPr>
      <w:rFonts w:eastAsia="Times New Roman"/>
      <w:lang w:eastAsia="de-DE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rsid w:val="000B679B"/>
    <w:pPr>
      <w:spacing w:line="360" w:lineRule="auto"/>
      <w:jc w:val="center"/>
    </w:pPr>
    <w:rPr>
      <w:rFonts w:eastAsia="Times New Roman"/>
      <w:sz w:val="18"/>
      <w:lang w:val="de-DE" w:eastAsia="de-DE"/>
    </w:rPr>
  </w:style>
  <w:style w:type="paragraph" w:customStyle="1" w:styleId="EndNoteBibliography">
    <w:name w:val="EndNote Bibliography"/>
    <w:basedOn w:val="Normal"/>
    <w:rsid w:val="000B679B"/>
    <w:pPr>
      <w:jc w:val="both"/>
    </w:pPr>
    <w:rPr>
      <w:rFonts w:eastAsia="Times New Roman"/>
      <w:sz w:val="18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CopernicusTemplates\Free-Forms\Blank.dotm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66E52"/>
    <w:rsid w:val="00866E52"/>
    <w:rsid w:val="00A762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efaultImageDpi w14:val="32767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66E5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5E31103-8753-AA44-AB2B-DEA2BB221E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3</Pages>
  <Words>4691</Words>
  <Characters>26744</Characters>
  <Application>Microsoft Macintosh Word</Application>
  <DocSecurity>0</DocSecurity>
  <Lines>222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3137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robin.schwemmle@hydrology.uni-freiburg.de</cp:lastModifiedBy>
  <cp:revision>20</cp:revision>
  <cp:lastPrinted>2016-02-01T07:21:00Z</cp:lastPrinted>
  <dcterms:created xsi:type="dcterms:W3CDTF">2019-10-17T16:59:00Z</dcterms:created>
  <dcterms:modified xsi:type="dcterms:W3CDTF">2019-10-18T15:12:00Z</dcterms:modified>
</cp:coreProperties>
</file>